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r w:rsidRPr="002F134E">
        <w:rPr>
          <w:rFonts w:ascii="Times New Roman" w:hAnsi="Times New Roman" w:cs="Times New Roman"/>
          <w:b/>
          <w:bCs/>
          <w:i/>
          <w:iCs/>
          <w:color w:val="000000" w:themeColor="text1"/>
        </w:rPr>
        <w:t>Oenoethera coloradensis</w:t>
      </w:r>
      <w:r w:rsidRPr="00D52219">
        <w:rPr>
          <w:rFonts w:ascii="Times New Roman" w:hAnsi="Times New Roman" w:cs="Times New Roman"/>
          <w:b/>
          <w:bCs/>
          <w:color w:val="000000" w:themeColor="text1"/>
        </w:rPr>
        <w:t>)</w:t>
      </w:r>
    </w:p>
    <w:p w14:paraId="3D7E63C4" w14:textId="2A22705E"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xml:space="preserve">, </w:t>
      </w:r>
      <w:r w:rsidR="00FF5136">
        <w:rPr>
          <w:rFonts w:ascii="Times New Roman" w:hAnsi="Times New Roman" w:cs="Times New Roman"/>
          <w:color w:val="000000" w:themeColor="text1"/>
        </w:rPr>
        <w:t>Maria Paniw</w:t>
      </w:r>
      <w:r w:rsidR="00FF5136">
        <w:rPr>
          <w:rFonts w:ascii="Times New Roman" w:hAnsi="Times New Roman" w:cs="Times New Roman"/>
          <w:color w:val="000000" w:themeColor="text1"/>
          <w:vertAlign w:val="superscript"/>
        </w:rPr>
        <w:t>2</w:t>
      </w:r>
      <w:r w:rsidR="00FF5136">
        <w:rPr>
          <w:rFonts w:ascii="Times New Roman" w:hAnsi="Times New Roman" w:cs="Times New Roman"/>
          <w:color w:val="000000" w:themeColor="text1"/>
        </w:rPr>
        <w:t>, Roberto Salguero-Gómez</w:t>
      </w:r>
      <w:r w:rsidR="00FF5136">
        <w:rPr>
          <w:rFonts w:ascii="Times New Roman" w:hAnsi="Times New Roman" w:cs="Times New Roman"/>
          <w:color w:val="000000" w:themeColor="text1"/>
          <w:vertAlign w:val="superscript"/>
        </w:rPr>
        <w:t>3</w:t>
      </w:r>
      <w:r w:rsidR="00FF5136">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11EB77C8" w:rsidR="00255B89" w:rsidRDefault="00F71D0D"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12EB03D9" w14:textId="114ED35B" w:rsidR="00FF5136" w:rsidRPr="00D70311" w:rsidDel="005E1EE5" w:rsidRDefault="00FF5136" w:rsidP="00FF5136">
      <w:pPr>
        <w:rPr>
          <w:del w:id="0" w:author="Alice Elizabeth Stears" w:date="2022-04-18T14:32:00Z"/>
          <w:rFonts w:ascii="Times New Roman" w:eastAsia="Times New Roman" w:hAnsi="Times New Roman" w:cs="Times New Roman"/>
          <w:color w:val="000000" w:themeColor="text1"/>
          <w:lang w:val="es-ES"/>
        </w:rPr>
      </w:pPr>
      <w:r w:rsidRPr="00D70311">
        <w:rPr>
          <w:rFonts w:ascii="Times New Roman" w:hAnsi="Times New Roman" w:cs="Times New Roman"/>
          <w:color w:val="000000" w:themeColor="text1"/>
          <w:vertAlign w:val="superscript"/>
          <w:lang w:val="es-ES"/>
        </w:rPr>
        <w:t>2</w:t>
      </w:r>
      <w:r w:rsidRPr="00D70311">
        <w:rPr>
          <w:lang w:val="es-ES"/>
        </w:rPr>
        <w:t xml:space="preserve"> </w:t>
      </w:r>
      <w:r w:rsidRPr="00D70311">
        <w:rPr>
          <w:rFonts w:ascii="Times New Roman" w:eastAsia="Times New Roman" w:hAnsi="Times New Roman" w:cs="Times New Roman"/>
          <w:color w:val="000000" w:themeColor="text1"/>
          <w:shd w:val="clear" w:color="auto" w:fill="FFFFFF"/>
          <w:lang w:val="es-ES"/>
        </w:rPr>
        <w:t xml:space="preserve">Estación Biológica de Doñana, </w:t>
      </w:r>
      <w:r w:rsidR="00906A31" w:rsidRPr="00D70311">
        <w:rPr>
          <w:rFonts w:ascii="Times New Roman" w:eastAsia="Times New Roman" w:hAnsi="Times New Roman" w:cs="Times New Roman"/>
          <w:color w:val="000000" w:themeColor="text1"/>
          <w:shd w:val="clear" w:color="auto" w:fill="FFFFFF"/>
          <w:lang w:val="es-ES"/>
        </w:rPr>
        <w:t>Sevilla, Spain</w:t>
      </w:r>
      <w:r w:rsidRPr="00D70311">
        <w:rPr>
          <w:rFonts w:ascii="Times New Roman" w:eastAsia="Times New Roman" w:hAnsi="Times New Roman" w:cs="Times New Roman"/>
          <w:color w:val="000000" w:themeColor="text1"/>
          <w:shd w:val="clear" w:color="auto" w:fill="FFFFFF"/>
          <w:lang w:val="es-ES"/>
        </w:rPr>
        <w:t> </w:t>
      </w:r>
    </w:p>
    <w:p w14:paraId="115EE5C9" w14:textId="5CFF4EEF" w:rsidR="00FF5136" w:rsidRPr="00D70311" w:rsidRDefault="00FF5136">
      <w:pPr>
        <w:rPr>
          <w:lang w:val="es-ES"/>
        </w:rPr>
        <w:pPrChange w:id="1" w:author="Alice Elizabeth Stears" w:date="2022-04-18T14:32:00Z">
          <w:pPr>
            <w:pStyle w:val="BodyText"/>
          </w:pPr>
        </w:pPrChange>
      </w:pPr>
    </w:p>
    <w:p w14:paraId="73178798" w14:textId="54EC9DE0" w:rsidR="00FF5136" w:rsidRPr="00ED2863" w:rsidRDefault="00FF5136" w:rsidP="002A6DF5">
      <w:pPr>
        <w:pStyle w:val="BodyText"/>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Pr>
          <w:rFonts w:ascii="Times New Roman" w:hAnsi="Times New Roman" w:cs="Times New Roman"/>
          <w:color w:val="000000" w:themeColor="text1"/>
        </w:rPr>
        <w:t>Department of Zoology, Oxford University, Oxford, England</w:t>
      </w:r>
    </w:p>
    <w:p w14:paraId="32FCDE5C" w14:textId="77777777" w:rsidR="00255B89" w:rsidRPr="00A018BD" w:rsidRDefault="00F71D0D"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36F1238A"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We determined that including a seedbank stage in population models has a significant impact on modeled</w:t>
      </w:r>
      <w:r w:rsidR="00E65836">
        <w:rPr>
          <w:rFonts w:ascii="Times New Roman" w:hAnsi="Times New Roman" w:cs="Times New Roman"/>
          <w:color w:val="000000" w:themeColor="text1"/>
        </w:rPr>
        <w:t xml:space="preserve"> </w:t>
      </w:r>
      <w:r w:rsidR="00E65836">
        <w:rPr>
          <w:rFonts w:ascii="Times New Roman" w:hAnsi="Times New Roman" w:cs="Times New Roman"/>
          <w:i/>
          <w:iCs/>
          <w:color w:val="000000" w:themeColor="text1"/>
        </w:rPr>
        <w:t xml:space="preserve">O. coloradensis </w:t>
      </w:r>
      <w:r w:rsidR="00B72106">
        <w:rPr>
          <w:rFonts w:ascii="Times New Roman" w:hAnsi="Times New Roman" w:cs="Times New Roman"/>
          <w:color w:val="000000" w:themeColor="text1"/>
        </w:rPr>
        <w:t xml:space="preserve">population growth rate. IPMs that included a size-based continuous state and discrete seedbank state indicated </w:t>
      </w:r>
      <w:r w:rsidR="008D667E">
        <w:rPr>
          <w:rFonts w:ascii="Times New Roman" w:hAnsi="Times New Roman" w:cs="Times New Roman"/>
          <w:color w:val="000000" w:themeColor="text1"/>
        </w:rPr>
        <w:t>that</w:t>
      </w:r>
      <w:r w:rsidR="00906A31">
        <w:rPr>
          <w:rFonts w:ascii="Times New Roman" w:hAnsi="Times New Roman" w:cs="Times New Roman"/>
          <w:color w:val="000000" w:themeColor="text1"/>
        </w:rPr>
        <w:t xml:space="preserve"> negative density-dependence is</w:t>
      </w:r>
      <w:r w:rsidR="00B72106">
        <w:rPr>
          <w:rFonts w:ascii="Times New Roman" w:hAnsi="Times New Roman" w:cs="Times New Roman"/>
          <w:color w:val="000000" w:themeColor="text1"/>
        </w:rPr>
        <w:t xml:space="preserv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C92DC7">
        <w:rPr>
          <w:rFonts w:ascii="Times New Roman" w:hAnsi="Times New Roman" w:cs="Times New Roman"/>
          <w:color w:val="000000" w:themeColor="text1"/>
        </w:rPr>
        <w:t xml:space="preserve">rates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w:t>
      </w:r>
      <w:r w:rsidR="00906A31">
        <w:rPr>
          <w:rFonts w:ascii="Times New Roman" w:hAnsi="Times New Roman" w:cs="Times New Roman"/>
          <w:color w:val="000000" w:themeColor="text1"/>
        </w:rPr>
        <w:t>We did not identify evidence of any other proposed mechanisms of rare species persistence. W</w:t>
      </w:r>
      <w:r w:rsidR="00B72106">
        <w:rPr>
          <w:rFonts w:ascii="Times New Roman" w:hAnsi="Times New Roman" w:cs="Times New Roman"/>
          <w:color w:val="000000" w:themeColor="text1"/>
        </w:rPr>
        <w:t xml:space="preserve">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w:t>
      </w:r>
      <w:r w:rsidR="00906A31">
        <w:rPr>
          <w:rFonts w:ascii="Times New Roman" w:hAnsi="Times New Roman" w:cs="Times New Roman"/>
          <w:color w:val="000000" w:themeColor="text1"/>
        </w:rPr>
        <w:t xml:space="preserve">is the primary factor by which this </w:t>
      </w:r>
      <w:r w:rsidR="00906A31">
        <w:rPr>
          <w:rFonts w:ascii="Times New Roman" w:hAnsi="Times New Roman" w:cs="Times New Roman"/>
          <w:color w:val="000000" w:themeColor="text1"/>
        </w:rPr>
        <w:lastRenderedPageBreak/>
        <w:t xml:space="preserve">species persists, which allows it </w:t>
      </w:r>
      <w:r w:rsidR="00B72106">
        <w:rPr>
          <w:rFonts w:ascii="Times New Roman" w:hAnsi="Times New Roman" w:cs="Times New Roman"/>
          <w:color w:val="000000" w:themeColor="text1"/>
        </w:rPr>
        <w:t>to sidestep the demographic and genetic challenges of small population size that rare 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79F5801F" w:rsidR="00D455D4" w:rsidRDefault="00E03C2D" w:rsidP="00A34290">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w:t>
      </w:r>
      <w:r w:rsidR="00A34290">
        <w:rPr>
          <w:rFonts w:ascii="Times New Roman" w:hAnsi="Times New Roman" w:cs="Times New Roman"/>
          <w:color w:val="000000" w:themeColor="text1"/>
        </w:rPr>
        <w:t xml:space="preserve">Theoretically, low population size is the last step on a trajectory toward extinction </w:t>
      </w:r>
      <w:r w:rsidR="00A34290">
        <w:rPr>
          <w:rFonts w:ascii="Times New Roman" w:hAnsi="Times New Roman" w:cs="Times New Roman"/>
          <w:color w:val="000000" w:themeColor="text1"/>
        </w:rPr>
        <w:fldChar w:fldCharType="begin" w:fldLock="1"/>
      </w:r>
      <w:r w:rsidR="000E2FB8">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r w:rsidR="00A34290">
        <w:rPr>
          <w:rFonts w:ascii="Times New Roman" w:hAnsi="Times New Roman" w:cs="Times New Roman"/>
          <w:color w:val="000000" w:themeColor="text1"/>
        </w:rPr>
        <w:fldChar w:fldCharType="separate"/>
      </w:r>
      <w:r w:rsidR="00A34290" w:rsidRPr="00A34290">
        <w:rPr>
          <w:rFonts w:ascii="Times New Roman" w:hAnsi="Times New Roman" w:cs="Times New Roman"/>
          <w:noProof/>
          <w:color w:val="000000" w:themeColor="text1"/>
        </w:rPr>
        <w:t>(Stanley 1979, Rosenzweig and Lomolino 1997)</w:t>
      </w:r>
      <w:r w:rsidR="00A34290">
        <w:rPr>
          <w:rFonts w:ascii="Times New Roman" w:hAnsi="Times New Roman" w:cs="Times New Roman"/>
          <w:color w:val="000000" w:themeColor="text1"/>
        </w:rPr>
        <w:fldChar w:fldCharType="end"/>
      </w:r>
      <w:r w:rsidR="00A34290">
        <w:rPr>
          <w:rFonts w:ascii="Times New Roman" w:hAnsi="Times New Roman" w:cs="Times New Roman"/>
          <w:color w:val="000000" w:themeColor="text1"/>
        </w:rPr>
        <w:t>, and yet stable populations of rare species exist in every ecosystem and across the tree of life. In fact</w:t>
      </w:r>
      <w:r w:rsidR="005B5D87">
        <w:rPr>
          <w:rFonts w:ascii="Times New Roman" w:hAnsi="Times New Roman" w:cs="Times New Roman"/>
          <w:color w:val="000000" w:themeColor="text1"/>
        </w:rPr>
        <w:t xml:space="preserve">, a </w:t>
      </w:r>
      <w:r w:rsidR="000E2FB8">
        <w:rPr>
          <w:rFonts w:ascii="Times New Roman" w:hAnsi="Times New Roman" w:cs="Times New Roman"/>
          <w:color w:val="000000" w:themeColor="text1"/>
        </w:rPr>
        <w:t>large proportion o</w:t>
      </w:r>
      <w:r w:rsidR="005B5D87">
        <w:rPr>
          <w:rFonts w:ascii="Times New Roman" w:hAnsi="Times New Roman" w:cs="Times New Roman"/>
          <w:color w:val="000000" w:themeColor="text1"/>
        </w:rPr>
        <w:t xml:space="preserve">f species globally </w:t>
      </w:r>
      <w:r w:rsidR="000E2FB8">
        <w:rPr>
          <w:rFonts w:ascii="Times New Roman" w:hAnsi="Times New Roman" w:cs="Times New Roman"/>
          <w:color w:val="000000" w:themeColor="text1"/>
        </w:rPr>
        <w:t xml:space="preserve">– as much as 35% of plant species, for example— </w:t>
      </w:r>
      <w:r w:rsidR="005B5D87">
        <w:rPr>
          <w:rFonts w:ascii="Times New Roman" w:hAnsi="Times New Roman" w:cs="Times New Roman"/>
          <w:color w:val="000000" w:themeColor="text1"/>
        </w:rPr>
        <w:t>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w:t>
      </w:r>
      <w:r w:rsidR="000E2FB8">
        <w:rPr>
          <w:rFonts w:ascii="Times New Roman" w:hAnsi="Times New Roman" w:cs="Times New Roman"/>
          <w:color w:val="000000" w:themeColor="text1"/>
        </w:rPr>
        <w:t xml:space="preserve"> </w:t>
      </w:r>
      <w:r w:rsidR="000E2FB8">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r w:rsidR="000E2FB8">
        <w:rPr>
          <w:rFonts w:ascii="Times New Roman" w:hAnsi="Times New Roman" w:cs="Times New Roman"/>
          <w:color w:val="000000" w:themeColor="text1"/>
        </w:rPr>
        <w:fldChar w:fldCharType="separate"/>
      </w:r>
      <w:r w:rsidR="000E2FB8" w:rsidRPr="000E2FB8">
        <w:rPr>
          <w:rFonts w:ascii="Times New Roman" w:hAnsi="Times New Roman" w:cs="Times New Roman"/>
          <w:noProof/>
          <w:color w:val="000000" w:themeColor="text1"/>
        </w:rPr>
        <w:t>(Enquist et al. 2019)</w:t>
      </w:r>
      <w:r w:rsidR="000E2FB8">
        <w:rPr>
          <w:rFonts w:ascii="Times New Roman" w:hAnsi="Times New Roman" w:cs="Times New Roman"/>
          <w:color w:val="000000" w:themeColor="text1"/>
        </w:rPr>
        <w:fldChar w:fldCharType="end"/>
      </w:r>
      <w:r w:rsidR="000E2FB8">
        <w:rPr>
          <w:rFonts w:ascii="Times New Roman" w:hAnsi="Times New Roman" w:cs="Times New Roman"/>
          <w:color w:val="000000" w:themeColor="text1"/>
        </w:rPr>
        <w:t>.</w:t>
      </w:r>
      <w:r w:rsidR="005B5D87">
        <w:rPr>
          <w:rFonts w:ascii="Times New Roman" w:hAnsi="Times New Roman" w:cs="Times New Roman"/>
          <w:color w:val="000000" w:themeColor="text1"/>
        </w:rPr>
        <w:t xml:space="preserve"> </w:t>
      </w:r>
      <w:r w:rsidR="000E2FB8">
        <w:rPr>
          <w:rFonts w:ascii="Times New Roman" w:hAnsi="Times New Roman" w:cs="Times New Roman"/>
          <w:color w:val="000000" w:themeColor="text1"/>
        </w:rPr>
        <w:t xml:space="preserve">This </w:t>
      </w:r>
      <w:r w:rsidR="005B5D87">
        <w:rPr>
          <w:rFonts w:ascii="Times New Roman" w:hAnsi="Times New Roman" w:cs="Times New Roman"/>
          <w:color w:val="000000" w:themeColor="text1"/>
        </w:rPr>
        <w:t>impl</w:t>
      </w:r>
      <w:r w:rsidR="000E2FB8">
        <w:rPr>
          <w:rFonts w:ascii="Times New Roman" w:hAnsi="Times New Roman" w:cs="Times New Roman"/>
          <w:color w:val="000000" w:themeColor="text1"/>
        </w:rPr>
        <w:t>ies</w:t>
      </w:r>
      <w:r w:rsidR="005B5D87">
        <w:rPr>
          <w:rFonts w:ascii="Times New Roman" w:hAnsi="Times New Roman" w:cs="Times New Roman"/>
          <w:color w:val="000000" w:themeColor="text1"/>
        </w:rPr>
        <w:t xml:space="preserve">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to occupy</w:t>
      </w:r>
      <w:r w:rsidR="006B12CA">
        <w:rPr>
          <w:rFonts w:ascii="Times New Roman" w:hAnsi="Times New Roman" w:cs="Times New Roman"/>
          <w:color w:val="000000" w:themeColor="text1"/>
        </w:rPr>
        <w:t xml:space="preserve">, and that </w:t>
      </w:r>
      <w:r w:rsidR="00CE5A60">
        <w:rPr>
          <w:rFonts w:ascii="Times New Roman" w:hAnsi="Times New Roman" w:cs="Times New Roman"/>
          <w:color w:val="000000" w:themeColor="text1"/>
        </w:rPr>
        <w:t>small population size is not necessarily a harbinger of extinction</w:t>
      </w:r>
      <w:r w:rsidR="002F36A6">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Rare species can also reduce the success of invasive species, and are the primary drivers of</w:t>
      </w:r>
      <w:r w:rsidR="000E2FB8">
        <w:rPr>
          <w:rFonts w:ascii="Times New Roman" w:hAnsi="Times New Roman" w:cs="Times New Roman"/>
          <w:color w:val="000000" w:themeColor="text1"/>
        </w:rPr>
        <w:t xml:space="preserve"> </w:t>
      </w:r>
      <w:r w:rsidR="00096FB9">
        <w:rPr>
          <w:rFonts w:ascii="Times New Roman" w:hAnsi="Times New Roman" w:cs="Times New Roman"/>
          <w:color w:val="000000" w:themeColor="text1"/>
        </w:rPr>
        <w:t>global diversity patterns</w:t>
      </w:r>
      <w:r w:rsidR="00E8110E">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w:t>
      </w:r>
      <w:r w:rsidR="00C92DC7">
        <w:rPr>
          <w:rFonts w:ascii="Times New Roman" w:hAnsi="Times New Roman" w:cs="Times New Roman"/>
          <w:color w:val="000000" w:themeColor="text1"/>
        </w:rPr>
        <w:t xml:space="preserve">local </w:t>
      </w:r>
      <w:r w:rsidR="005716C4">
        <w:rPr>
          <w:rFonts w:ascii="Times New Roman" w:hAnsi="Times New Roman" w:cs="Times New Roman"/>
          <w:color w:val="000000" w:themeColor="text1"/>
        </w:rPr>
        <w:t xml:space="preserve">extirpation or </w:t>
      </w:r>
      <w:r w:rsidR="002A79E3">
        <w:rPr>
          <w:rFonts w:ascii="Times New Roman" w:hAnsi="Times New Roman" w:cs="Times New Roman"/>
          <w:color w:val="000000" w:themeColor="text1"/>
        </w:rPr>
        <w:t xml:space="preserve">even </w:t>
      </w:r>
      <w:r w:rsidR="00C92DC7">
        <w:rPr>
          <w:rFonts w:ascii="Times New Roman" w:hAnsi="Times New Roman" w:cs="Times New Roman"/>
          <w:color w:val="000000" w:themeColor="text1"/>
        </w:rPr>
        <w:t xml:space="preserve">global </w:t>
      </w:r>
      <w:r w:rsidR="005716C4">
        <w:rPr>
          <w:rFonts w:ascii="Times New Roman" w:hAnsi="Times New Roman" w:cs="Times New Roman"/>
          <w:color w:val="000000" w:themeColor="text1"/>
        </w:rPr>
        <w:t xml:space="preserve">extinction. </w:t>
      </w:r>
    </w:p>
    <w:p w14:paraId="4C71AE3C" w14:textId="2087A4CE" w:rsidR="00881B3E" w:rsidRPr="00ED2863" w:rsidRDefault="000D454B" w:rsidP="00875C9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that 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makes a species or population susceptible to a host of challenges</w:t>
      </w:r>
      <w:r w:rsidR="00875C96">
        <w:rPr>
          <w:rFonts w:ascii="Times New Roman" w:hAnsi="Times New Roman" w:cs="Times New Roman"/>
          <w:color w:val="000000" w:themeColor="text1"/>
        </w:rPr>
        <w:t>,</w:t>
      </w:r>
      <w:r w:rsidR="00D40B7A">
        <w:rPr>
          <w:rFonts w:ascii="Times New Roman" w:hAnsi="Times New Roman" w:cs="Times New Roman"/>
          <w:color w:val="000000" w:themeColor="text1"/>
        </w:rPr>
        <w:t xml:space="preserve"> primarily the negative effects of </w:t>
      </w:r>
      <w:r w:rsidR="00882C0A">
        <w:rPr>
          <w:rFonts w:ascii="Times New Roman" w:hAnsi="Times New Roman" w:cs="Times New Roman"/>
          <w:color w:val="000000" w:themeColor="text1"/>
        </w:rPr>
        <w:t>stochasticity. D</w:t>
      </w:r>
      <w:r w:rsidR="00096FB9">
        <w:rPr>
          <w:rFonts w:ascii="Times New Roman" w:hAnsi="Times New Roman" w:cs="Times New Roman"/>
          <w:color w:val="000000" w:themeColor="text1"/>
        </w:rPr>
        <w:t>emographic</w:t>
      </w:r>
      <w:r w:rsidR="00882C0A">
        <w:rPr>
          <w:rFonts w:ascii="Times New Roman" w:hAnsi="Times New Roman" w:cs="Times New Roman"/>
          <w:color w:val="000000" w:themeColor="text1"/>
        </w:rPr>
        <w:t xml:space="preserve">, environmental, </w:t>
      </w:r>
      <w:r w:rsidR="00096FB9">
        <w:rPr>
          <w:rFonts w:ascii="Times New Roman" w:hAnsi="Times New Roman" w:cs="Times New Roman"/>
          <w:color w:val="000000" w:themeColor="text1"/>
        </w:rPr>
        <w:t>and genetic stochasticity</w:t>
      </w:r>
      <w:r w:rsidR="007964CF">
        <w:rPr>
          <w:rFonts w:ascii="Times New Roman" w:hAnsi="Times New Roman" w:cs="Times New Roman"/>
          <w:color w:val="000000" w:themeColor="text1"/>
        </w:rPr>
        <w:t xml:space="preserve"> </w:t>
      </w:r>
      <w:r w:rsidR="00D40B7A">
        <w:rPr>
          <w:rFonts w:ascii="Times New Roman" w:hAnsi="Times New Roman" w:cs="Times New Roman"/>
          <w:color w:val="000000" w:themeColor="text1"/>
        </w:rPr>
        <w:t>describe random variation in demographic rates</w:t>
      </w:r>
      <w:r w:rsidR="00882C0A">
        <w:rPr>
          <w:rFonts w:ascii="Times New Roman" w:hAnsi="Times New Roman" w:cs="Times New Roman"/>
          <w:color w:val="000000" w:themeColor="text1"/>
        </w:rPr>
        <w:t>, abiotic environmental conditions,</w:t>
      </w:r>
      <w:r w:rsidR="00D40B7A">
        <w:rPr>
          <w:rFonts w:ascii="Times New Roman" w:hAnsi="Times New Roman" w:cs="Times New Roman"/>
          <w:color w:val="000000" w:themeColor="text1"/>
        </w:rPr>
        <w:t xml:space="preserve"> and </w:t>
      </w:r>
      <w:r w:rsidR="00882C0A">
        <w:rPr>
          <w:rFonts w:ascii="Times New Roman" w:hAnsi="Times New Roman" w:cs="Times New Roman"/>
          <w:color w:val="000000" w:themeColor="text1"/>
        </w:rPr>
        <w:t xml:space="preserve">genetic </w:t>
      </w:r>
      <w:r w:rsidR="00D40B7A">
        <w:rPr>
          <w:rFonts w:ascii="Times New Roman" w:hAnsi="Times New Roman" w:cs="Times New Roman"/>
          <w:color w:val="000000" w:themeColor="text1"/>
        </w:rPr>
        <w:t>allele frequencies</w:t>
      </w:r>
      <w:r w:rsidR="00882C0A">
        <w:rPr>
          <w:rFonts w:ascii="Times New Roman" w:hAnsi="Times New Roman" w:cs="Times New Roman"/>
          <w:color w:val="000000" w:themeColor="text1"/>
        </w:rPr>
        <w:t xml:space="preserve"> </w:t>
      </w:r>
      <w:r w:rsidR="000550A0">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May 1973)</w:t>
      </w:r>
      <w:r w:rsidR="000550A0">
        <w:rPr>
          <w:rFonts w:ascii="Times New Roman" w:hAnsi="Times New Roman" w:cs="Times New Roman"/>
          <w:color w:val="000000" w:themeColor="text1"/>
        </w:rPr>
        <w:fldChar w:fldCharType="end"/>
      </w:r>
      <w:r w:rsidR="00D40B7A">
        <w:rPr>
          <w:rFonts w:ascii="Times New Roman" w:hAnsi="Times New Roman" w:cs="Times New Roman"/>
          <w:color w:val="000000" w:themeColor="text1"/>
        </w:rPr>
        <w:t xml:space="preserve">. </w:t>
      </w:r>
      <w:r w:rsidR="00875C96">
        <w:rPr>
          <w:rFonts w:ascii="Times New Roman" w:hAnsi="Times New Roman" w:cs="Times New Roman"/>
          <w:color w:val="000000" w:themeColor="text1"/>
        </w:rPr>
        <w:t>R</w:t>
      </w:r>
      <w:r w:rsidR="00D40B7A">
        <w:rPr>
          <w:rFonts w:ascii="Times New Roman" w:hAnsi="Times New Roman" w:cs="Times New Roman"/>
          <w:color w:val="000000" w:themeColor="text1"/>
        </w:rPr>
        <w:t xml:space="preserve">andom deleterious changes in </w:t>
      </w:r>
      <w:r w:rsidR="007964CF">
        <w:rPr>
          <w:rFonts w:ascii="Times New Roman" w:hAnsi="Times New Roman" w:cs="Times New Roman"/>
          <w:color w:val="000000" w:themeColor="text1"/>
        </w:rPr>
        <w:t xml:space="preserve">the environment, in </w:t>
      </w:r>
      <w:r w:rsidR="00D40B7A">
        <w:rPr>
          <w:rFonts w:ascii="Times New Roman" w:hAnsi="Times New Roman" w:cs="Times New Roman"/>
          <w:color w:val="000000" w:themeColor="text1"/>
        </w:rPr>
        <w:t xml:space="preserve">demographic rates or </w:t>
      </w:r>
      <w:r w:rsidR="007964CF">
        <w:rPr>
          <w:rFonts w:ascii="Times New Roman" w:hAnsi="Times New Roman" w:cs="Times New Roman"/>
          <w:color w:val="000000" w:themeColor="text1"/>
        </w:rPr>
        <w:t xml:space="preserve">in </w:t>
      </w:r>
      <w:r w:rsidR="00D40B7A">
        <w:rPr>
          <w:rFonts w:ascii="Times New Roman" w:hAnsi="Times New Roman" w:cs="Times New Roman"/>
          <w:color w:val="000000" w:themeColor="text1"/>
        </w:rPr>
        <w:t>gen</w:t>
      </w:r>
      <w:r w:rsidR="00875C96">
        <w:rPr>
          <w:rFonts w:ascii="Times New Roman" w:hAnsi="Times New Roman" w:cs="Times New Roman"/>
          <w:color w:val="000000" w:themeColor="text1"/>
        </w:rPr>
        <w:t xml:space="preserve">otype can easily cause extirpation or even extinction in small populations, since </w:t>
      </w:r>
      <w:r w:rsidR="00882C0A">
        <w:rPr>
          <w:rFonts w:ascii="Times New Roman" w:hAnsi="Times New Roman" w:cs="Times New Roman"/>
          <w:color w:val="000000" w:themeColor="text1"/>
        </w:rPr>
        <w:t xml:space="preserve">there may not be enough unaffected individuals or subpopulations to “rescue” the affected population </w:t>
      </w:r>
      <w:r w:rsidR="000550A0">
        <w:rPr>
          <w:rFonts w:ascii="Times New Roman" w:hAnsi="Times New Roman" w:cs="Times New Roman"/>
          <w:color w:val="000000" w:themeColor="text1"/>
        </w:rPr>
        <w:t xml:space="preserve">from the ill effects of these stochastic events </w:t>
      </w:r>
      <w:r w:rsidR="000550A0">
        <w:rPr>
          <w:rFonts w:ascii="Times New Roman" w:hAnsi="Times New Roman" w:cs="Times New Roman"/>
          <w:color w:val="000000" w:themeColor="text1"/>
        </w:rPr>
        <w:fldChar w:fldCharType="begin" w:fldLock="1"/>
      </w:r>
      <w:r w:rsidR="007F6DE2">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Nei et al. 1975)</w:t>
      </w:r>
      <w:r w:rsidR="000550A0">
        <w:rPr>
          <w:rFonts w:ascii="Times New Roman" w:hAnsi="Times New Roman" w:cs="Times New Roman"/>
          <w:color w:val="000000" w:themeColor="text1"/>
        </w:rPr>
        <w:fldChar w:fldCharType="end"/>
      </w:r>
      <w:r w:rsidR="000550A0">
        <w:rPr>
          <w:rFonts w:ascii="Times New Roman" w:hAnsi="Times New Roman" w:cs="Times New Roman"/>
          <w:color w:val="000000" w:themeColor="text1"/>
        </w:rPr>
        <w:t xml:space="preserve">. </w:t>
      </w:r>
      <w:r w:rsidR="00A03A25">
        <w:rPr>
          <w:rFonts w:ascii="Times New Roman" w:hAnsi="Times New Roman" w:cs="Times New Roman"/>
          <w:color w:val="000000" w:themeColor="text1"/>
        </w:rPr>
        <w:t>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There are five main strategies that allow persistence of rare populations</w:t>
      </w:r>
      <w:r w:rsidR="00841FC6">
        <w:rPr>
          <w:rFonts w:ascii="Times New Roman" w:hAnsi="Times New Roman" w:cs="Times New Roman"/>
          <w:color w:val="000000" w:themeColor="text1"/>
        </w:rPr>
        <w:t xml:space="preserve"> </w:t>
      </w:r>
      <w:r w:rsidR="00635A66">
        <w:rPr>
          <w:rFonts w:ascii="Times New Roman" w:hAnsi="Times New Roman" w:cs="Times New Roman"/>
          <w:color w:val="000000" w:themeColor="text1"/>
        </w:rPr>
        <w:t xml:space="preserve">(Fig. 1) </w:t>
      </w:r>
      <w:r w:rsidR="00841FC6" w:rsidRPr="00A018BD">
        <w:rPr>
          <w:rFonts w:ascii="Times New Roman" w:eastAsia="Times New Roman" w:hAnsi="Times New Roman" w:cs="Times New Roman"/>
          <w:color w:val="000000" w:themeColor="text1"/>
        </w:rPr>
        <w:fldChar w:fldCharType="begin" w:fldLock="1"/>
      </w:r>
      <w:r w:rsidR="00841FC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841FC6" w:rsidRPr="00A018BD">
        <w:rPr>
          <w:rFonts w:ascii="Times New Roman" w:eastAsia="Times New Roman" w:hAnsi="Times New Roman" w:cs="Times New Roman"/>
          <w:color w:val="000000" w:themeColor="text1"/>
        </w:rPr>
        <w:fldChar w:fldCharType="separate"/>
      </w:r>
      <w:r w:rsidR="00841FC6" w:rsidRPr="00A018BD">
        <w:rPr>
          <w:rFonts w:ascii="Times New Roman" w:eastAsia="Times New Roman" w:hAnsi="Times New Roman" w:cs="Times New Roman"/>
          <w:noProof/>
          <w:color w:val="000000" w:themeColor="text1"/>
        </w:rPr>
        <w:t>(Dibner et al. 2019)</w:t>
      </w:r>
      <w:r w:rsidR="00841FC6" w:rsidRPr="00A018BD">
        <w:rPr>
          <w:rFonts w:ascii="Times New Roman" w:eastAsia="Times New Roman" w:hAnsi="Times New Roman" w:cs="Times New Roman"/>
          <w:color w:val="000000" w:themeColor="text1"/>
        </w:rPr>
        <w:fldChar w:fldCharType="end"/>
      </w:r>
      <w:r w:rsidR="00A97106">
        <w:rPr>
          <w:rFonts w:ascii="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r w:rsidR="007F6DE2">
        <w:rPr>
          <w:rFonts w:ascii="Times New Roman" w:eastAsia="Times New Roman" w:hAnsi="Times New Roman" w:cs="Times New Roman"/>
          <w:color w:val="000000" w:themeColor="text1"/>
        </w:rPr>
        <w:t xml:space="preserve"> </w:t>
      </w:r>
      <w:r w:rsidR="007F6DE2">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r w:rsidR="007F6DE2">
        <w:rPr>
          <w:rFonts w:ascii="Times New Roman" w:eastAsia="Times New Roman" w:hAnsi="Times New Roman" w:cs="Times New Roman"/>
          <w:color w:val="000000" w:themeColor="text1"/>
        </w:rPr>
        <w:fldChar w:fldCharType="separate"/>
      </w:r>
      <w:r w:rsidR="007F6DE2" w:rsidRPr="007F6DE2">
        <w:rPr>
          <w:rFonts w:ascii="Times New Roman" w:eastAsia="Times New Roman" w:hAnsi="Times New Roman" w:cs="Times New Roman"/>
          <w:noProof/>
          <w:color w:val="000000" w:themeColor="text1"/>
        </w:rPr>
        <w:t>(Rovere and Fox 2019)</w:t>
      </w:r>
      <w:r w:rsidR="007F6DE2">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demographic compensation</w:t>
      </w:r>
      <w:r w:rsidR="004026FE">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Villellas et al. 2015)</w:t>
      </w:r>
      <w:r w:rsidR="004026FE">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vital rate buffering</w:t>
      </w:r>
      <w:r w:rsidR="004026FE">
        <w:rPr>
          <w:rFonts w:ascii="Times New Roman" w:eastAsia="Times New Roman" w:hAnsi="Times New Roman" w:cs="Times New Roman"/>
          <w:color w:val="000000" w:themeColor="text1"/>
        </w:rPr>
        <w:t xml:space="preserve"> </w:t>
      </w:r>
      <w:r w:rsidR="004026FE">
        <w:rPr>
          <w:rFonts w:ascii="Times New Roman" w:eastAsia="Times New Roman" w:hAnsi="Times New Roman" w:cs="Times New Roman"/>
          <w:color w:val="000000" w:themeColor="text1"/>
        </w:rPr>
        <w:fldChar w:fldCharType="begin" w:fldLock="1"/>
      </w:r>
      <w:r w:rsidR="00841FC6">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Morris and Doak 2004, Hilde et al. 2020)</w:t>
      </w:r>
      <w:r w:rsidR="004026FE">
        <w:rPr>
          <w:rFonts w:ascii="Times New Roman" w:eastAsia="Times New Roman" w:hAnsi="Times New Roman" w:cs="Times New Roman"/>
          <w:color w:val="000000" w:themeColor="text1"/>
        </w:rPr>
        <w:fldChar w:fldCharType="end"/>
      </w:r>
      <w:r w:rsidR="00A97106" w:rsidRPr="00A018BD">
        <w:rPr>
          <w:rFonts w:ascii="Times New Roman" w:eastAsia="Times New Roman" w:hAnsi="Times New Roman" w:cs="Times New Roman"/>
          <w:color w:val="000000" w:themeColor="text1"/>
        </w:rPr>
        <w:t>, asynchronous responses between subpopulations</w:t>
      </w:r>
      <w:r w:rsidR="00841FC6">
        <w:rPr>
          <w:rFonts w:ascii="Times New Roman" w:eastAsia="Times New Roman" w:hAnsi="Times New Roman" w:cs="Times New Roman"/>
          <w:color w:val="000000" w:themeColor="text1"/>
        </w:rPr>
        <w:t xml:space="preserve"> </w:t>
      </w:r>
      <w:r w:rsidR="00841FC6">
        <w:rPr>
          <w:rFonts w:ascii="Times New Roman" w:eastAsia="Times New Roman" w:hAnsi="Times New Roman" w:cs="Times New Roman"/>
          <w:color w:val="000000" w:themeColor="text1"/>
        </w:rPr>
        <w:fldChar w:fldCharType="begin" w:fldLock="1"/>
      </w:r>
      <w:r w:rsidR="0044277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r w:rsidR="00841FC6">
        <w:rPr>
          <w:rFonts w:ascii="Times New Roman" w:eastAsia="Times New Roman" w:hAnsi="Times New Roman" w:cs="Times New Roman"/>
          <w:color w:val="000000" w:themeColor="text1"/>
        </w:rPr>
        <w:fldChar w:fldCharType="separate"/>
      </w:r>
      <w:r w:rsidR="00841FC6" w:rsidRPr="00841FC6">
        <w:rPr>
          <w:rFonts w:ascii="Times New Roman" w:eastAsia="Times New Roman" w:hAnsi="Times New Roman" w:cs="Times New Roman"/>
          <w:noProof/>
          <w:color w:val="000000" w:themeColor="text1"/>
        </w:rPr>
        <w:t>(Abbott et al. 2017)</w:t>
      </w:r>
      <w:r w:rsidR="00841FC6">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w:t>
      </w:r>
      <w:r w:rsidR="00635A66">
        <w:rPr>
          <w:rFonts w:ascii="Times New Roman" w:eastAsia="Times New Roman" w:hAnsi="Times New Roman" w:cs="Times New Roman"/>
          <w:color w:val="000000" w:themeColor="text1"/>
        </w:rPr>
        <w:t>dynamics</w:t>
      </w:r>
      <w:r w:rsidR="00442771">
        <w:rPr>
          <w:rFonts w:ascii="Times New Roman" w:eastAsia="Times New Roman" w:hAnsi="Times New Roman" w:cs="Times New Roman"/>
          <w:color w:val="000000" w:themeColor="text1"/>
        </w:rPr>
        <w:t xml:space="preserve"> </w:t>
      </w:r>
      <w:r w:rsidR="00442771">
        <w:rPr>
          <w:rFonts w:ascii="Times New Roman" w:eastAsia="Times New Roman" w:hAnsi="Times New Roman" w:cs="Times New Roman"/>
          <w:color w:val="000000" w:themeColor="text1"/>
        </w:rPr>
        <w:fldChar w:fldCharType="begin" w:fldLock="1"/>
      </w:r>
      <w:r w:rsidR="008E0E0D">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r w:rsidR="00442771">
        <w:rPr>
          <w:rFonts w:ascii="Times New Roman" w:eastAsia="Times New Roman" w:hAnsi="Times New Roman" w:cs="Times New Roman"/>
          <w:color w:val="000000" w:themeColor="text1"/>
        </w:rPr>
        <w:fldChar w:fldCharType="separate"/>
      </w:r>
      <w:r w:rsidR="00442771" w:rsidRPr="00442771">
        <w:rPr>
          <w:rFonts w:ascii="Times New Roman" w:eastAsia="Times New Roman" w:hAnsi="Times New Roman" w:cs="Times New Roman"/>
          <w:noProof/>
          <w:color w:val="000000" w:themeColor="text1"/>
        </w:rPr>
        <w:t>(Kauffman et al. 2004, Pulliam 2016)</w:t>
      </w:r>
      <w:r w:rsidR="00442771">
        <w:rPr>
          <w:rFonts w:ascii="Times New Roman" w:eastAsia="Times New Roman" w:hAnsi="Times New Roman" w:cs="Times New Roman"/>
          <w:color w:val="000000" w:themeColor="text1"/>
        </w:rPr>
        <w:fldChar w:fldCharType="end"/>
      </w:r>
      <w:r w:rsidR="00635A66">
        <w:rPr>
          <w:rFonts w:ascii="Times New Roman" w:eastAsia="Times New Roman" w:hAnsi="Times New Roman" w:cs="Times New Roman"/>
          <w:color w:val="000000" w:themeColor="text1"/>
        </w:rPr>
        <w:t>.</w:t>
      </w:r>
    </w:p>
    <w:p w14:paraId="4EB67F2E" w14:textId="151729CA" w:rsidR="00A46E51" w:rsidRDefault="00A46E51" w:rsidP="00A46E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4C6EE45" wp14:editId="26768B95">
            <wp:extent cx="5943294" cy="482803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t="3110" b="2117"/>
                    <a:stretch/>
                  </pic:blipFill>
                  <pic:spPr bwMode="auto">
                    <a:xfrm>
                      <a:off x="0" y="0"/>
                      <a:ext cx="5943600" cy="4828280"/>
                    </a:xfrm>
                    <a:prstGeom prst="rect">
                      <a:avLst/>
                    </a:prstGeom>
                    <a:ln>
                      <a:noFill/>
                    </a:ln>
                    <a:extLst>
                      <a:ext uri="{53640926-AAD7-44D8-BBD7-CCE9431645EC}">
                        <a14:shadowObscured xmlns:a14="http://schemas.microsoft.com/office/drawing/2010/main"/>
                      </a:ext>
                    </a:extLst>
                  </pic:spPr>
                </pic:pic>
              </a:graphicData>
            </a:graphic>
          </wp:inline>
        </w:drawing>
      </w:r>
    </w:p>
    <w:p w14:paraId="34AAE3EE" w14:textId="4F1CD110" w:rsidR="00A46E51" w:rsidRDefault="00A46E51" w:rsidP="00A46E51">
      <w:pPr>
        <w:rPr>
          <w:rFonts w:ascii="Times New Roman" w:eastAsia="Times New Roman" w:hAnsi="Times New Roman" w:cs="Times New Roman"/>
          <w:color w:val="000000" w:themeColor="text1"/>
        </w:rPr>
      </w:pPr>
      <w:commentRangeStart w:id="2"/>
      <w:commentRangeStart w:id="3"/>
      <w:r>
        <w:rPr>
          <w:rFonts w:ascii="Times New Roman" w:eastAsia="Times New Roman" w:hAnsi="Times New Roman" w:cs="Times New Roman"/>
          <w:b/>
          <w:bCs/>
          <w:color w:val="000000" w:themeColor="text1"/>
        </w:rPr>
        <w:t>Figure 1</w:t>
      </w:r>
      <w:commentRangeEnd w:id="2"/>
      <w:r w:rsidR="008918F3">
        <w:rPr>
          <w:rStyle w:val="CommentReference"/>
        </w:rPr>
        <w:commentReference w:id="2"/>
      </w:r>
      <w:commentRangeEnd w:id="3"/>
      <w:r w:rsidR="005E1EE5">
        <w:rPr>
          <w:rStyle w:val="CommentReference"/>
        </w:rPr>
        <w:commentReference w:id="3"/>
      </w:r>
      <w:r>
        <w:rPr>
          <w:rFonts w:ascii="Times New Roman" w:eastAsia="Times New Roman" w:hAnsi="Times New Roman" w:cs="Times New Roman"/>
          <w:color w:val="000000" w:themeColor="text1"/>
        </w:rPr>
        <w:t xml:space="preserve">: The evidence that would be required to show support for each of the five mechanisms that can act to maintain populations of rare species.  </w:t>
      </w:r>
    </w:p>
    <w:p w14:paraId="1F8D4049" w14:textId="77777777" w:rsidR="00CA2387" w:rsidRPr="00A46E51" w:rsidRDefault="00CA2387" w:rsidP="002F134E">
      <w:pPr>
        <w:rPr>
          <w:rFonts w:ascii="Times New Roman" w:eastAsia="Times New Roman" w:hAnsi="Times New Roman" w:cs="Times New Roman"/>
          <w:color w:val="000000" w:themeColor="text1"/>
        </w:rPr>
      </w:pPr>
    </w:p>
    <w:p w14:paraId="59D2EB86" w14:textId="41DA0E62" w:rsidR="000D454B" w:rsidRPr="00881B3E" w:rsidRDefault="00A97106" w:rsidP="00A46E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the growth rate (</w:t>
      </w:r>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xml:space="preserve">) of a population increases </w:t>
      </w:r>
      <w:r w:rsidR="00D203D1">
        <w:rPr>
          <w:rFonts w:ascii="Times New Roman" w:eastAsia="HGSMinchoE" w:hAnsi="Times New Roman" w:cs="Times New Roman"/>
          <w:color w:val="000000" w:themeColor="text1"/>
        </w:rPr>
        <w:t>with decreasing</w:t>
      </w:r>
      <w:r w:rsidR="001B2185">
        <w:rPr>
          <w:rFonts w:ascii="Times New Roman" w:eastAsia="HGSMinchoE" w:hAnsi="Times New Roman" w:cs="Times New Roman"/>
          <w:color w:val="000000" w:themeColor="text1"/>
        </w:rPr>
        <w:t xml:space="preserve"> population size. Demographic compensation </w:t>
      </w:r>
      <w:r w:rsidR="00D203D1">
        <w:rPr>
          <w:rFonts w:ascii="Times New Roman" w:eastAsia="HGSMinchoE" w:hAnsi="Times New Roman" w:cs="Times New Roman"/>
          <w:color w:val="000000" w:themeColor="text1"/>
        </w:rPr>
        <w:t>occurs when</w:t>
      </w:r>
      <w:r w:rsidR="001B2185">
        <w:rPr>
          <w:rFonts w:ascii="Times New Roman" w:eastAsia="HGSMinchoE" w:hAnsi="Times New Roman" w:cs="Times New Roman"/>
          <w:color w:val="000000" w:themeColor="text1"/>
        </w:rPr>
        <w:t xml:space="preserve">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maintains a </w:t>
      </w:r>
      <w:commentRangeStart w:id="4"/>
      <w:commentRangeStart w:id="5"/>
      <w:r w:rsidR="007D3F47">
        <w:rPr>
          <w:rFonts w:ascii="Times New Roman" w:eastAsia="HGSMinchoE" w:hAnsi="Times New Roman" w:cs="Times New Roman"/>
          <w:color w:val="000000" w:themeColor="text1"/>
        </w:rPr>
        <w:t>relatively constant population growth rate in response to environmental variation</w:t>
      </w:r>
      <w:commentRangeEnd w:id="4"/>
      <w:r w:rsidR="008918F3">
        <w:rPr>
          <w:rStyle w:val="CommentReference"/>
        </w:rPr>
        <w:commentReference w:id="4"/>
      </w:r>
      <w:commentRangeEnd w:id="5"/>
      <w:r w:rsidR="00AD09D9">
        <w:rPr>
          <w:rStyle w:val="CommentReference"/>
        </w:rPr>
        <w:commentReference w:id="5"/>
      </w:r>
      <w:r w:rsidR="007D3F47">
        <w:rPr>
          <w:rFonts w:ascii="Times New Roman" w:eastAsia="HGSMinchoE" w:hAnsi="Times New Roman" w:cs="Times New Roman"/>
          <w:color w:val="000000" w:themeColor="text1"/>
        </w:rPr>
        <w:t xml:space="preserve">. Vital rate buffering </w:t>
      </w:r>
      <w:r w:rsidR="00D203D1">
        <w:rPr>
          <w:rFonts w:ascii="Times New Roman" w:eastAsia="HGSMinchoE" w:hAnsi="Times New Roman" w:cs="Times New Roman"/>
          <w:color w:val="000000" w:themeColor="text1"/>
        </w:rPr>
        <w:t xml:space="preserve">occurs </w:t>
      </w:r>
      <w:r w:rsidR="007D3F47">
        <w:rPr>
          <w:rFonts w:ascii="Times New Roman" w:eastAsia="HGSMinchoE" w:hAnsi="Times New Roman" w:cs="Times New Roman"/>
          <w:color w:val="000000" w:themeColor="text1"/>
        </w:rPr>
        <w:t xml:space="preserve">when the variability of vital rates decreases as the vital rate becomes more important </w:t>
      </w:r>
      <w:r w:rsidR="00D203D1">
        <w:rPr>
          <w:rFonts w:ascii="Times New Roman" w:eastAsia="HGSMinchoE" w:hAnsi="Times New Roman" w:cs="Times New Roman"/>
          <w:color w:val="000000" w:themeColor="text1"/>
        </w:rPr>
        <w:t xml:space="preserve">(i.e., has a higher elasticity) </w:t>
      </w:r>
      <w:r w:rsidR="007D3F47">
        <w:rPr>
          <w:rFonts w:ascii="Times New Roman" w:eastAsia="HGSMinchoE" w:hAnsi="Times New Roman" w:cs="Times New Roman"/>
          <w:color w:val="000000" w:themeColor="text1"/>
        </w:rPr>
        <w:t xml:space="preserve">for determining population growth rate, which 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fluctuati</w:t>
      </w:r>
      <w:r w:rsidR="00D203D1">
        <w:rPr>
          <w:rFonts w:ascii="Times New Roman" w:eastAsia="HGSMinchoE" w:hAnsi="Times New Roman" w:cs="Times New Roman"/>
          <w:color w:val="000000" w:themeColor="text1"/>
        </w:rPr>
        <w:t>ng</w:t>
      </w:r>
      <w:r w:rsidR="00C81E5D">
        <w:rPr>
          <w:rFonts w:ascii="Times New Roman" w:eastAsia="HGSMinchoE" w:hAnsi="Times New Roman" w:cs="Times New Roman"/>
          <w:color w:val="000000" w:themeColor="text1"/>
        </w:rPr>
        <w:t xml:space="preserve"> as the environment changes. Spatial asynchrony occurs when subpopulations close to one another in space have different or even </w:t>
      </w:r>
      <w:r w:rsidR="00C81E5D">
        <w:rPr>
          <w:rFonts w:ascii="Times New Roman" w:eastAsia="HGSMinchoE" w:hAnsi="Times New Roman" w:cs="Times New Roman"/>
          <w:color w:val="000000" w:themeColor="text1"/>
        </w:rPr>
        <w:lastRenderedPageBreak/>
        <w:t xml:space="preserve">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w:t>
      </w:r>
      <w:r w:rsidR="00D203D1">
        <w:rPr>
          <w:rFonts w:ascii="Times New Roman" w:eastAsia="HGSMinchoE" w:hAnsi="Times New Roman" w:cs="Times New Roman"/>
          <w:color w:val="000000" w:themeColor="text1"/>
        </w:rPr>
        <w:t xml:space="preserve">s, which </w:t>
      </w:r>
      <w:r w:rsidR="00560EF3">
        <w:rPr>
          <w:rFonts w:ascii="Times New Roman" w:eastAsia="HGSMinchoE" w:hAnsi="Times New Roman" w:cs="Times New Roman"/>
          <w:color w:val="000000" w:themeColor="text1"/>
        </w:rPr>
        <w:t xml:space="preserve">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4C3D00">
        <w:rPr>
          <w:rFonts w:ascii="Times New Roman" w:eastAsia="HGSMinchoE" w:hAnsi="Times New Roman" w:cs="Times New Roman"/>
          <w:color w:val="000000" w:themeColor="text1"/>
        </w:rPr>
        <w:t xml:space="preserve">The most effective conservation and management </w:t>
      </w:r>
      <w:r w:rsidR="00DD7C4D">
        <w:rPr>
          <w:rFonts w:ascii="Times New Roman" w:eastAsia="HGSMinchoE" w:hAnsi="Times New Roman" w:cs="Times New Roman"/>
          <w:color w:val="000000" w:themeColor="text1"/>
        </w:rPr>
        <w:t xml:space="preserve">plans </w:t>
      </w:r>
      <w:r w:rsidR="004C3D00">
        <w:rPr>
          <w:rFonts w:ascii="Times New Roman" w:eastAsia="HGSMinchoE" w:hAnsi="Times New Roman" w:cs="Times New Roman"/>
          <w:color w:val="000000" w:themeColor="text1"/>
        </w:rPr>
        <w:t>for rare population</w:t>
      </w:r>
      <w:r w:rsidR="00DD7C4D">
        <w:rPr>
          <w:rFonts w:ascii="Times New Roman" w:eastAsia="HGSMinchoE" w:hAnsi="Times New Roman" w:cs="Times New Roman"/>
          <w:color w:val="000000" w:themeColor="text1"/>
        </w:rPr>
        <w:t>s</w:t>
      </w:r>
      <w:r w:rsidR="004C3D00">
        <w:rPr>
          <w:rFonts w:ascii="Times New Roman" w:eastAsia="HGSMinchoE" w:hAnsi="Times New Roman" w:cs="Times New Roman"/>
          <w:color w:val="000000" w:themeColor="text1"/>
        </w:rPr>
        <w:t xml:space="preserve"> will differ according to which of </w:t>
      </w:r>
      <w:commentRangeStart w:id="6"/>
      <w:commentRangeStart w:id="7"/>
      <w:r w:rsidR="004C3D00">
        <w:rPr>
          <w:rFonts w:ascii="Times New Roman" w:eastAsia="HGSMinchoE" w:hAnsi="Times New Roman" w:cs="Times New Roman"/>
          <w:color w:val="000000" w:themeColor="text1"/>
        </w:rPr>
        <w:t xml:space="preserve">these persistence mechanisms is </w:t>
      </w:r>
      <w:r w:rsidR="00DD7C4D">
        <w:rPr>
          <w:rFonts w:ascii="Times New Roman" w:eastAsia="HGSMinchoE" w:hAnsi="Times New Roman" w:cs="Times New Roman"/>
          <w:color w:val="000000" w:themeColor="text1"/>
        </w:rPr>
        <w:t>operating</w:t>
      </w:r>
      <w:commentRangeEnd w:id="6"/>
      <w:r w:rsidR="00D70311">
        <w:rPr>
          <w:rStyle w:val="CommentReference"/>
        </w:rPr>
        <w:commentReference w:id="6"/>
      </w:r>
      <w:commentRangeEnd w:id="7"/>
      <w:r w:rsidR="00CD4CF8">
        <w:rPr>
          <w:rStyle w:val="CommentReference"/>
        </w:rPr>
        <w:commentReference w:id="7"/>
      </w:r>
      <w:r w:rsidR="004C3D00">
        <w:rPr>
          <w:rFonts w:ascii="Times New Roman" w:eastAsia="HGSMinchoE" w:hAnsi="Times New Roman" w:cs="Times New Roman"/>
          <w:color w:val="000000" w:themeColor="text1"/>
        </w:rPr>
        <w:t xml:space="preserve">. </w:t>
      </w:r>
    </w:p>
    <w:p w14:paraId="3226495D" w14:textId="546AA91F"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Onagraceae)</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recovery</w:t>
      </w:r>
      <w:r w:rsidR="00A30BC7" w:rsidRPr="00A30BC7">
        <w:rPr>
          <w:rFonts w:ascii="Times New Roman" w:hAnsi="Times New Roman" w:cs="Times New Roman"/>
          <w:color w:val="000000" w:themeColor="text1"/>
        </w:rPr>
        <w:t>”</w:t>
      </w:r>
      <w:r w:rsidR="00E65836">
        <w:rPr>
          <w:rFonts w:ascii="Times New Roman" w:hAnsi="Times New Roman" w:cs="Times New Roman"/>
          <w:color w:val="000000" w:themeColor="text1"/>
        </w:rPr>
        <w:t xml:space="preserve"> </w:t>
      </w:r>
      <w:r w:rsidR="00E65836">
        <w:rPr>
          <w:rFonts w:ascii="Times New Roman" w:hAnsi="Times New Roman" w:cs="Times New Roman"/>
          <w:color w:val="000000" w:themeColor="text1"/>
        </w:rPr>
        <w:fldChar w:fldCharType="begin" w:fldLock="1"/>
      </w:r>
      <w:r w:rsidR="00FE0446">
        <w:rPr>
          <w:rFonts w:ascii="Times New Roman" w:hAnsi="Times New Roman" w:cs="Times New Roman"/>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instrText>
      </w:r>
      <w:r w:rsidR="00E65836">
        <w:rPr>
          <w:rFonts w:ascii="Times New Roman" w:hAnsi="Times New Roman" w:cs="Times New Roman"/>
          <w:color w:val="000000" w:themeColor="text1"/>
        </w:rPr>
        <w:fldChar w:fldCharType="separate"/>
      </w:r>
      <w:r w:rsidR="00E65836" w:rsidRPr="00E65836">
        <w:rPr>
          <w:rFonts w:ascii="Times New Roman" w:hAnsi="Times New Roman" w:cs="Times New Roman"/>
          <w:noProof/>
          <w:color w:val="000000" w:themeColor="text1"/>
        </w:rPr>
        <w:t>(Jennings 2000, Everson 2019)</w:t>
      </w:r>
      <w:r w:rsidR="00E65836">
        <w:rPr>
          <w:rFonts w:ascii="Times New Roman" w:hAnsi="Times New Roman" w:cs="Times New Roman"/>
          <w:color w:val="000000" w:themeColor="text1"/>
        </w:rPr>
        <w:fldChar w:fldCharType="end"/>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2903F4EA"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 xml:space="preserve">Seedbanks can serve as important reservoirs of genetic diversity </w:t>
      </w:r>
      <w:r w:rsidR="00F05979">
        <w:rPr>
          <w:rFonts w:ascii="Times New Roman" w:hAnsi="Times New Roman" w:cs="Times New Roman"/>
          <w:color w:val="000000" w:themeColor="text1"/>
        </w:rPr>
        <w:lastRenderedPageBreak/>
        <w:t>and can buffer populations against collapse</w:t>
      </w:r>
      <w:r w:rsidR="008E0E0D">
        <w:rPr>
          <w:rFonts w:ascii="Times New Roman" w:hAnsi="Times New Roman" w:cs="Times New Roman"/>
          <w:color w:val="000000" w:themeColor="text1"/>
        </w:rPr>
        <w:t xml:space="preserve"> </w:t>
      </w:r>
      <w:r w:rsidR="008E0E0D">
        <w:rPr>
          <w:rFonts w:ascii="Times New Roman" w:hAnsi="Times New Roman" w:cs="Times New Roman"/>
          <w:color w:val="000000" w:themeColor="text1"/>
        </w:rPr>
        <w:fldChar w:fldCharType="begin" w:fldLock="1"/>
      </w:r>
      <w:r w:rsidR="00144D32">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r w:rsidR="008E0E0D">
        <w:rPr>
          <w:rFonts w:ascii="Times New Roman" w:hAnsi="Times New Roman" w:cs="Times New Roman"/>
          <w:color w:val="000000" w:themeColor="text1"/>
        </w:rPr>
        <w:fldChar w:fldCharType="separate"/>
      </w:r>
      <w:r w:rsidR="008E0E0D" w:rsidRPr="008E0E0D">
        <w:rPr>
          <w:rFonts w:ascii="Times New Roman" w:hAnsi="Times New Roman" w:cs="Times New Roman"/>
          <w:noProof/>
          <w:color w:val="000000" w:themeColor="text1"/>
        </w:rPr>
        <w:t>(Vitalis et al. 2004, Jongejans et al. 2006)</w:t>
      </w:r>
      <w:r w:rsidR="008E0E0D">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13C0F4CA"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w:t>
      </w:r>
      <w:r w:rsidR="00DD7C4D">
        <w:rPr>
          <w:rFonts w:ascii="Times New Roman" w:hAnsi="Times New Roman" w:cs="Times New Roman"/>
          <w:color w:val="000000" w:themeColor="text1"/>
        </w:rPr>
        <w:t>five</w:t>
      </w:r>
      <w:r w:rsidR="007A55A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t>
      </w:r>
      <w:r w:rsidR="00057944" w:rsidRPr="00A018BD">
        <w:rPr>
          <w:rFonts w:ascii="Times New Roman" w:eastAsia="Times New Roman" w:hAnsi="Times New Roman" w:cs="Times New Roman"/>
          <w:color w:val="000000" w:themeColor="text1"/>
        </w:rPr>
        <w:t>This species occurs in habitats that naturally experience frequent, highly</w:t>
      </w:r>
      <w:r w:rsidR="00DD7C4D">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 xml:space="preserve">localized disturbance, which means that some subpopulations of </w:t>
      </w:r>
      <w:r w:rsidR="00057944" w:rsidRPr="00FE0446">
        <w:rPr>
          <w:rFonts w:ascii="Times New Roman" w:eastAsia="Times New Roman" w:hAnsi="Times New Roman" w:cs="Times New Roman"/>
          <w:i/>
          <w:iCs/>
          <w:color w:val="000000" w:themeColor="text1"/>
        </w:rPr>
        <w:t>O. coloradensis</w:t>
      </w:r>
      <w:r w:rsidR="00057944" w:rsidRPr="00A018BD">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w:t>
      </w:r>
      <w:r w:rsidR="00144D32">
        <w:rPr>
          <w:rFonts w:ascii="Times New Roman" w:eastAsia="Times New Roman" w:hAnsi="Times New Roman" w:cs="Times New Roman"/>
          <w:color w:val="000000" w:themeColor="text1"/>
        </w:rPr>
        <w:t xml:space="preserve">Additionally, previous matrix population models constructed for this species in the 1990s found substantial variation in lambda across space and time </w:t>
      </w:r>
      <w:r w:rsidR="00144D32">
        <w:rPr>
          <w:rFonts w:ascii="Times New Roman" w:eastAsia="Times New Roman" w:hAnsi="Times New Roman" w:cs="Times New Roman"/>
          <w:color w:val="000000" w:themeColor="text1"/>
        </w:rPr>
        <w:fldChar w:fldCharType="begin" w:fldLock="1"/>
      </w:r>
      <w:r w:rsidR="007867CE">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144D32">
        <w:rPr>
          <w:rFonts w:ascii="Times New Roman" w:eastAsia="Times New Roman" w:hAnsi="Times New Roman" w:cs="Times New Roman"/>
          <w:color w:val="000000" w:themeColor="text1"/>
        </w:rPr>
        <w:fldChar w:fldCharType="separate"/>
      </w:r>
      <w:r w:rsidR="00144D32" w:rsidRPr="00144D32">
        <w:rPr>
          <w:rFonts w:ascii="Times New Roman" w:eastAsia="Times New Roman" w:hAnsi="Times New Roman" w:cs="Times New Roman"/>
          <w:noProof/>
          <w:color w:val="000000" w:themeColor="text1"/>
        </w:rPr>
        <w:t>(Floyd and Ranker 1998)</w:t>
      </w:r>
      <w:r w:rsidR="00144D32">
        <w:rPr>
          <w:rFonts w:ascii="Times New Roman" w:eastAsia="Times New Roman" w:hAnsi="Times New Roman" w:cs="Times New Roman"/>
          <w:color w:val="000000" w:themeColor="text1"/>
        </w:rPr>
        <w:fldChar w:fldCharType="end"/>
      </w:r>
      <w:r w:rsidR="00144D32">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w:t>
      </w:r>
      <w:r w:rsidR="00144D32">
        <w:rPr>
          <w:rFonts w:ascii="Times New Roman" w:eastAsia="Times New Roman" w:hAnsi="Times New Roman" w:cs="Times New Roman"/>
          <w:color w:val="000000" w:themeColor="text1"/>
        </w:rPr>
        <w:t>e</w:t>
      </w:r>
      <w:r w:rsidR="00057944" w:rsidRPr="00A018BD">
        <w:rPr>
          <w:rFonts w:ascii="Times New Roman" w:eastAsia="Times New Roman" w:hAnsi="Times New Roman" w:cs="Times New Roman"/>
          <w:color w:val="000000" w:themeColor="text1"/>
        </w:rPr>
        <w:t xml:space="preserve"> population-wide pattern of asynchronous disturbance also could make source-sink dynamics important. We also have evidence of large fluctuations in the number of plants within subpopulations</w:t>
      </w:r>
      <w:r w:rsidR="00C770D9">
        <w:rPr>
          <w:rFonts w:ascii="Times New Roman" w:eastAsia="Times New Roman" w:hAnsi="Times New Roman" w:cs="Times New Roman"/>
          <w:color w:val="000000" w:themeColor="text1"/>
        </w:rPr>
        <w:t xml:space="preserve"> </w:t>
      </w:r>
      <w:r w:rsidR="00144D32">
        <w:rPr>
          <w:rFonts w:ascii="Times New Roman" w:eastAsia="Times New Roman" w:hAnsi="Times New Roman" w:cs="Times New Roman"/>
          <w:color w:val="000000" w:themeColor="text1"/>
        </w:rPr>
        <w:t xml:space="preserve"> </w:t>
      </w:r>
      <w:r w:rsidR="00C770D9">
        <w:rPr>
          <w:rFonts w:ascii="Times New Roman" w:eastAsia="Times New Roman" w:hAnsi="Times New Roman" w:cs="Times New Roman"/>
          <w:color w:val="000000" w:themeColor="text1"/>
        </w:rPr>
        <w:fldChar w:fldCharType="begin" w:fldLock="1"/>
      </w:r>
      <w:r w:rsidR="00A34290">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C770D9">
        <w:rPr>
          <w:rFonts w:ascii="Times New Roman" w:eastAsia="Times New Roman" w:hAnsi="Times New Roman" w:cs="Times New Roman"/>
          <w:color w:val="000000" w:themeColor="text1"/>
        </w:rPr>
        <w:fldChar w:fldCharType="separate"/>
      </w:r>
      <w:r w:rsidR="00C770D9" w:rsidRPr="00C770D9">
        <w:rPr>
          <w:rFonts w:ascii="Times New Roman" w:eastAsia="Times New Roman" w:hAnsi="Times New Roman" w:cs="Times New Roman"/>
          <w:noProof/>
          <w:color w:val="000000" w:themeColor="text1"/>
        </w:rPr>
        <w:t>(Heidel et al. 2021)</w:t>
      </w:r>
      <w:r w:rsidR="00C770D9">
        <w:rPr>
          <w:rFonts w:ascii="Times New Roman" w:eastAsia="Times New Roman" w:hAnsi="Times New Roman" w:cs="Times New Roman"/>
          <w:color w:val="000000" w:themeColor="text1"/>
        </w:rPr>
        <w:fldChar w:fldCharType="end"/>
      </w:r>
      <w:r w:rsidR="00057944" w:rsidRPr="00A018BD">
        <w:rPr>
          <w:rFonts w:ascii="Times New Roman" w:eastAsia="Times New Roman" w:hAnsi="Times New Roman" w:cs="Times New Roman"/>
          <w:color w:val="000000" w:themeColor="text1"/>
        </w:rPr>
        <w:t xml:space="preserve">. </w:t>
      </w:r>
      <w:r w:rsidR="00DD117C">
        <w:rPr>
          <w:rFonts w:ascii="Times New Roman" w:hAnsi="Times New Roman" w:cs="Times New Roman"/>
          <w:color w:val="000000" w:themeColor="text1"/>
        </w:rPr>
        <w:t xml:space="preserve">Therefore, we predicted that </w:t>
      </w:r>
      <w:commentRangeStart w:id="8"/>
      <w:commentRangeStart w:id="9"/>
      <w:r w:rsidR="00DD117C">
        <w:rPr>
          <w:rFonts w:ascii="Times New Roman" w:eastAsia="Times New Roman" w:hAnsi="Times New Roman" w:cs="Times New Roman"/>
          <w:color w:val="000000" w:themeColor="text1"/>
        </w:rPr>
        <w:t>d</w:t>
      </w:r>
      <w:r w:rsidR="00DD117C" w:rsidRPr="00A018BD">
        <w:rPr>
          <w:rFonts w:ascii="Times New Roman" w:eastAsia="Times New Roman" w:hAnsi="Times New Roman" w:cs="Times New Roman"/>
          <w:color w:val="000000" w:themeColor="text1"/>
        </w:rPr>
        <w:t>ensity dependence</w:t>
      </w:r>
      <w:commentRangeEnd w:id="8"/>
      <w:r w:rsidR="00F36D0D">
        <w:rPr>
          <w:rStyle w:val="CommentReference"/>
        </w:rPr>
        <w:commentReference w:id="8"/>
      </w:r>
      <w:commentRangeEnd w:id="9"/>
      <w:r w:rsidR="00997106">
        <w:rPr>
          <w:rStyle w:val="CommentReference"/>
        </w:rPr>
        <w:commentReference w:id="9"/>
      </w:r>
      <w:r w:rsidR="00DD117C" w:rsidRPr="00A018BD">
        <w:rPr>
          <w:rFonts w:ascii="Times New Roman" w:eastAsia="Times New Roman" w:hAnsi="Times New Roman" w:cs="Times New Roman"/>
          <w:color w:val="000000" w:themeColor="text1"/>
        </w:rPr>
        <w:t>, small-scale source-sink dynamics and asynchronous responses between subpopulation</w:t>
      </w:r>
      <w:r w:rsidR="00DD117C">
        <w:rPr>
          <w:rFonts w:ascii="Times New Roman" w:eastAsia="Times New Roman" w:hAnsi="Times New Roman" w:cs="Times New Roman"/>
          <w:color w:val="000000" w:themeColor="text1"/>
        </w:rPr>
        <w:t xml:space="preserve">s would be important mechanisms of persistence for </w:t>
      </w:r>
      <w:r w:rsidR="00DD117C">
        <w:rPr>
          <w:rFonts w:ascii="Times New Roman" w:hAnsi="Times New Roman" w:cs="Times New Roman"/>
          <w:i/>
          <w:iCs/>
          <w:color w:val="000000" w:themeColor="text1"/>
        </w:rPr>
        <w:t>O. coloradensis</w:t>
      </w:r>
      <w:r w:rsidR="00DD117C">
        <w:rPr>
          <w:rFonts w:ascii="Times New Roman" w:eastAsia="Times New Roman" w:hAnsi="Times New Roman" w:cs="Times New Roman"/>
          <w:color w:val="000000" w:themeColor="text1"/>
        </w:rPr>
        <w:t>.</w:t>
      </w:r>
    </w:p>
    <w:p w14:paraId="0A489121" w14:textId="40B8F348" w:rsidR="004F6FFC" w:rsidRDefault="00CD3617" w:rsidP="00CD361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used IPMs for each population to simulate their trajectory 100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w:t>
      </w:r>
      <w:commentRangeStart w:id="10"/>
      <w:commentRangeStart w:id="11"/>
      <w:r w:rsidR="00407ACA">
        <w:rPr>
          <w:rFonts w:ascii="Times New Roman" w:eastAsia="Times New Roman" w:hAnsi="Times New Roman" w:cs="Times New Roman"/>
          <w:color w:val="000000" w:themeColor="text1"/>
        </w:rPr>
        <w:t>and another simulating hotter and drier conditions</w:t>
      </w:r>
      <w:commentRangeEnd w:id="10"/>
      <w:r w:rsidR="00F36D0D">
        <w:rPr>
          <w:rStyle w:val="CommentReference"/>
        </w:rPr>
        <w:commentReference w:id="10"/>
      </w:r>
      <w:commentRangeEnd w:id="11"/>
      <w:r w:rsidR="00997106">
        <w:rPr>
          <w:rStyle w:val="CommentReference"/>
        </w:rPr>
        <w:commentReference w:id="11"/>
      </w:r>
      <w:r w:rsidR="00407ACA">
        <w:rPr>
          <w:rFonts w:ascii="Times New Roman" w:eastAsia="Times New Roman" w:hAnsi="Times New Roman" w:cs="Times New Roman"/>
          <w:color w:val="000000" w:themeColor="text1"/>
        </w:rPr>
        <w:t>.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w:t>
      </w:r>
    </w:p>
    <w:p w14:paraId="7E823C89" w14:textId="77777777" w:rsidR="004F6FFC" w:rsidRDefault="004F6FFC" w:rsidP="004F6FFC">
      <w:pPr>
        <w:spacing w:line="480" w:lineRule="auto"/>
        <w:ind w:firstLine="720"/>
        <w:rPr>
          <w:rFonts w:ascii="Times New Roman" w:eastAsia="Times New Roman" w:hAnsi="Times New Roman" w:cs="Times New Roman"/>
          <w:color w:val="000000" w:themeColor="text1"/>
        </w:rPr>
      </w:pP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6E5D392D"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r w:rsidR="009E40E7" w:rsidRPr="00A018BD">
        <w:rPr>
          <w:rFonts w:ascii="Times New Roman" w:hAnsi="Times New Roman" w:cs="Times New Roman"/>
          <w:i/>
          <w:iCs/>
          <w:color w:val="000000" w:themeColor="text1"/>
        </w:rPr>
        <w:t>Gaura neomexicana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in the Onagracea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between 10 and 30 cm tall that bears flowers and fruits. </w:t>
      </w:r>
      <w:r w:rsidR="00FD494A" w:rsidRPr="00A018BD">
        <w:rPr>
          <w:rFonts w:ascii="Times New Roman" w:hAnsi="Times New Roman" w:cs="Times New Roman"/>
          <w:color w:val="000000" w:themeColor="text1"/>
        </w:rPr>
        <w:t>Plants almost always die after flowering</w:t>
      </w:r>
      <w:r w:rsidR="00E056F7">
        <w:rPr>
          <w:rFonts w:ascii="Times New Roman" w:hAnsi="Times New Roman" w:cs="Times New Roman"/>
          <w:color w:val="000000" w:themeColor="text1"/>
        </w:rPr>
        <w:t xml:space="preserve">—93% of the time in populations we observed. </w:t>
      </w:r>
      <w:r w:rsidR="00B8204B" w:rsidRPr="00A018BD">
        <w:rPr>
          <w:rFonts w:ascii="Times New Roman" w:hAnsi="Times New Roman" w:cs="Times New Roman"/>
          <w:color w:val="000000" w:themeColor="text1"/>
        </w:rPr>
        <w:t xml:space="preserve">Seeds are contained within small, </w:t>
      </w:r>
      <w:r w:rsidR="00B8204B" w:rsidRPr="00A018BD">
        <w:rPr>
          <w:rFonts w:ascii="Times New Roman" w:hAnsi="Times New Roman" w:cs="Times New Roman"/>
          <w:color w:val="000000" w:themeColor="text1"/>
        </w:rPr>
        <w:lastRenderedPageBreak/>
        <w:t xml:space="preserve">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w:t>
      </w:r>
      <w:r w:rsidR="00B7076D">
        <w:rPr>
          <w:rFonts w:ascii="Times New Roman" w:hAnsi="Times New Roman" w:cs="Times New Roman"/>
          <w:color w:val="000000" w:themeColor="text1"/>
        </w:rPr>
        <w:t>vegetative</w:t>
      </w:r>
      <w:r w:rsidR="00B7076D"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w:t>
      </w:r>
      <w:r w:rsidR="00167B60">
        <w:rPr>
          <w:rFonts w:ascii="Times New Roman" w:hAnsi="Times New Roman" w:cs="Times New Roman"/>
          <w:color w:val="000000" w:themeColor="text1"/>
        </w:rPr>
        <w:t xml:space="preserve"> </w:t>
      </w:r>
      <w:r w:rsidR="00167B60">
        <w:rPr>
          <w:rFonts w:ascii="Times New Roman" w:hAnsi="Times New Roman" w:cs="Times New Roman"/>
          <w:color w:val="000000" w:themeColor="text1"/>
        </w:rPr>
        <w:fldChar w:fldCharType="begin" w:fldLock="1"/>
      </w:r>
      <w:r w:rsidR="00ED2863">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eviouslyFormattedCitation":"(Floyd and Ranker 1998, Heidel et al. 2021)"},"properties":{"noteIndex":0},"schema":"https://github.com/citation-style-language/schema/raw/master/csl-citation.json"}</w:instrText>
      </w:r>
      <w:r w:rsidR="00167B60">
        <w:rPr>
          <w:rFonts w:ascii="Times New Roman" w:hAnsi="Times New Roman" w:cs="Times New Roman"/>
          <w:color w:val="000000" w:themeColor="text1"/>
        </w:rPr>
        <w:fldChar w:fldCharType="separate"/>
      </w:r>
      <w:r w:rsidR="00167B60" w:rsidRPr="00167B60">
        <w:rPr>
          <w:rFonts w:ascii="Times New Roman" w:hAnsi="Times New Roman" w:cs="Times New Roman"/>
          <w:noProof/>
          <w:color w:val="000000" w:themeColor="text1"/>
        </w:rPr>
        <w:t>(Floyd and Ranker 1998, Heidel et al. 2021)</w:t>
      </w:r>
      <w:r w:rsidR="00167B60">
        <w:rPr>
          <w:rFonts w:ascii="Times New Roman" w:hAnsi="Times New Roman" w:cs="Times New Roman"/>
          <w:color w:val="000000" w:themeColor="text1"/>
        </w:rPr>
        <w:fldChar w:fldCharType="end"/>
      </w:r>
      <w:r w:rsidR="00407542" w:rsidRPr="00A018BD">
        <w:rPr>
          <w:rFonts w:ascii="Times New Roman" w:hAnsi="Times New Roman" w:cs="Times New Roman"/>
          <w:color w:val="000000" w:themeColor="text1"/>
        </w:rPr>
        <w:t xml:space="preserve">.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ascopyrum smithii</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Glycyrrhiza lepidot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Iris missouri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irsium flodmanii</w:t>
      </w:r>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squarrosa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lastRenderedPageBreak/>
        <w:t>Salix exigua</w:t>
      </w:r>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5DE03B63"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All historical and known</w:t>
      </w:r>
      <w:r w:rsidR="006A4261">
        <w:rPr>
          <w:rFonts w:ascii="Times New Roman" w:hAnsi="Times New Roman" w:cs="Times New Roman"/>
          <w:color w:val="000000" w:themeColor="text1"/>
        </w:rPr>
        <w:t xml:space="preserve"> </w:t>
      </w:r>
      <w:r w:rsidR="006A4261" w:rsidRPr="00A018BD">
        <w:rPr>
          <w:rFonts w:ascii="Times New Roman" w:hAnsi="Times New Roman" w:cs="Times New Roman"/>
          <w:color w:val="000000" w:themeColor="text1"/>
        </w:rPr>
        <w:t>extant</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7,000-</w:t>
      </w:r>
      <w:r w:rsidR="00144D32">
        <w:rPr>
          <w:rFonts w:ascii="Times New Roman" w:hAnsi="Times New Roman" w:cs="Times New Roman"/>
          <w:color w:val="000000" w:themeColor="text1"/>
        </w:rPr>
        <w:t>hecta</w:t>
      </w:r>
      <w:r w:rsidR="00892E76" w:rsidRPr="00A018BD">
        <w:rPr>
          <w:rFonts w:ascii="Times New Roman" w:hAnsi="Times New Roman" w:cs="Times New Roman"/>
          <w:color w:val="000000" w:themeColor="text1"/>
        </w:rPr>
        <w:t>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371ECABA" w14:textId="5A7A80D6"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lastRenderedPageBreak/>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6A4261">
        <w:rPr>
          <w:rFonts w:ascii="Times New Roman" w:hAnsi="Times New Roman" w:cs="Times New Roman"/>
          <w:color w:val="000000" w:themeColor="text1"/>
        </w:rPr>
        <w:t xml:space="preserve"> if their largest leaf was at least 3 cm.</w:t>
      </w:r>
      <w:r w:rsidR="007A797D" w:rsidRPr="00A018BD">
        <w:rPr>
          <w:rFonts w:ascii="Times New Roman" w:hAnsi="Times New Roman" w:cs="Times New Roman"/>
          <w:color w:val="000000" w:themeColor="text1"/>
        </w:rPr>
        <w:t xml:space="preserve"> </w:t>
      </w:r>
      <w:r w:rsidR="006A4261">
        <w:rPr>
          <w:rFonts w:ascii="Times New Roman" w:hAnsi="Times New Roman" w:cs="Times New Roman"/>
          <w:color w:val="000000" w:themeColor="text1"/>
        </w:rPr>
        <w:t>We</w:t>
      </w:r>
      <w:r w:rsidR="007A797D" w:rsidRPr="00A018BD">
        <w:rPr>
          <w:rFonts w:ascii="Times New Roman" w:hAnsi="Times New Roman" w:cs="Times New Roman"/>
          <w:color w:val="000000" w:themeColor="text1"/>
        </w:rPr>
        <w:t xml:space="preserve"> recorded longest leaf length, reproductive status, </w:t>
      </w:r>
      <w:r w:rsidR="00144D32">
        <w:rPr>
          <w:rFonts w:ascii="Times New Roman" w:hAnsi="Times New Roman" w:cs="Times New Roman"/>
          <w:color w:val="000000" w:themeColor="text1"/>
        </w:rPr>
        <w:t>flowering status and seed production</w:t>
      </w:r>
      <w:r w:rsidR="007A797D" w:rsidRPr="00A018BD">
        <w:rPr>
          <w:rFonts w:ascii="Times New Roman" w:hAnsi="Times New Roman" w:cs="Times New Roman"/>
          <w:color w:val="000000" w:themeColor="text1"/>
        </w:rPr>
        <w:t xml:space="preserve">, and </w:t>
      </w:r>
      <w:commentRangeStart w:id="12"/>
      <w:commentRangeStart w:id="13"/>
      <w:r w:rsidR="007A797D" w:rsidRPr="00A018BD">
        <w:rPr>
          <w:rFonts w:ascii="Times New Roman" w:hAnsi="Times New Roman" w:cs="Times New Roman"/>
          <w:color w:val="000000" w:themeColor="text1"/>
        </w:rPr>
        <w:t>presence and character of herbivory damage</w:t>
      </w:r>
      <w:commentRangeEnd w:id="12"/>
      <w:r w:rsidR="00A72AB0">
        <w:rPr>
          <w:rStyle w:val="CommentReference"/>
        </w:rPr>
        <w:commentReference w:id="12"/>
      </w:r>
      <w:commentRangeEnd w:id="13"/>
      <w:r w:rsidR="00997106">
        <w:rPr>
          <w:rStyle w:val="CommentReference"/>
        </w:rPr>
        <w:commentReference w:id="13"/>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w:t>
      </w:r>
      <w:r w:rsidR="006A4261">
        <w:rPr>
          <w:rFonts w:ascii="Times New Roman" w:hAnsi="Times New Roman" w:cs="Times New Roman"/>
          <w:color w:val="000000" w:themeColor="text1"/>
        </w:rPr>
        <w:t xml:space="preserve">if their largest leaf was at least 3 cm, </w:t>
      </w:r>
      <w:r w:rsidR="0026424D" w:rsidRPr="00A018BD">
        <w:rPr>
          <w:rFonts w:ascii="Times New Roman" w:hAnsi="Times New Roman" w:cs="Times New Roman"/>
          <w:color w:val="000000" w:themeColor="text1"/>
        </w:rPr>
        <w:t xml:space="preserve">and re-measured all surviving plants from previous years. </w:t>
      </w:r>
      <w:r w:rsidR="00217A5F">
        <w:rPr>
          <w:rFonts w:ascii="Times New Roman" w:hAnsi="Times New Roman" w:cs="Times New Roman"/>
          <w:color w:val="000000" w:themeColor="text1"/>
        </w:rPr>
        <w:t xml:space="preserve">High densities of small plants </w:t>
      </w:r>
      <w:r w:rsidR="00217A5F" w:rsidRPr="002F134E">
        <w:rPr>
          <w:rFonts w:ascii="Times New Roman" w:hAnsi="Times New Roman" w:cs="Times New Roman"/>
          <w:color w:val="000000" w:themeColor="text1"/>
        </w:rPr>
        <w:t>(i.e.,</w:t>
      </w:r>
      <w:r w:rsidR="0026424D" w:rsidRPr="00A018BD">
        <w:rPr>
          <w:rFonts w:ascii="Times New Roman" w:hAnsi="Times New Roman" w:cs="Times New Roman"/>
          <w:i/>
          <w:iCs/>
          <w:color w:val="000000" w:themeColor="text1"/>
        </w:rPr>
        <w:t xml:space="preserve"> </w:t>
      </w:r>
      <w:r w:rsidR="0026424D" w:rsidRPr="00A018BD">
        <w:rPr>
          <w:rFonts w:ascii="Times New Roman" w:hAnsi="Times New Roman" w:cs="Times New Roman"/>
          <w:color w:val="000000" w:themeColor="text1"/>
        </w:rPr>
        <w:t xml:space="preserve">plants </w:t>
      </w:r>
      <w:r w:rsidR="00217A5F">
        <w:rPr>
          <w:rFonts w:ascii="Times New Roman" w:hAnsi="Times New Roman" w:cs="Times New Roman"/>
          <w:color w:val="000000" w:themeColor="text1"/>
        </w:rPr>
        <w:t>with largest leaf</w:t>
      </w:r>
      <w:r w:rsidR="00217A5F"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lt;</w:t>
      </w:r>
      <w:r w:rsidR="00217A5F"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3 cm</w:t>
      </w:r>
      <w:r w:rsidR="00217A5F">
        <w:rPr>
          <w:rFonts w:ascii="Times New Roman" w:hAnsi="Times New Roman" w:cs="Times New Roman"/>
          <w:color w:val="000000" w:themeColor="text1"/>
        </w:rPr>
        <w:t>)</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prevent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our ability to</w:t>
      </w:r>
      <w:r w:rsidR="0026424D" w:rsidRPr="00A018BD">
        <w:rPr>
          <w:rFonts w:ascii="Times New Roman" w:hAnsi="Times New Roman" w:cs="Times New Roman"/>
          <w:color w:val="000000" w:themeColor="text1"/>
        </w:rPr>
        <w:t xml:space="preserve"> map and tag </w:t>
      </w:r>
      <w:r w:rsidR="00217A5F">
        <w:rPr>
          <w:rFonts w:ascii="Times New Roman" w:hAnsi="Times New Roman" w:cs="Times New Roman"/>
          <w:color w:val="000000" w:themeColor="text1"/>
        </w:rPr>
        <w:t xml:space="preserve">all seedlings </w:t>
      </w:r>
      <w:r w:rsidR="0026424D" w:rsidRPr="00A018BD">
        <w:rPr>
          <w:rFonts w:ascii="Times New Roman" w:hAnsi="Times New Roman" w:cs="Times New Roman"/>
          <w:color w:val="000000" w:themeColor="text1"/>
        </w:rPr>
        <w:t>each year, so we tall</w:t>
      </w:r>
      <w:r w:rsidR="00217A5F">
        <w:rPr>
          <w:rFonts w:ascii="Times New Roman" w:hAnsi="Times New Roman" w:cs="Times New Roman"/>
          <w:color w:val="000000" w:themeColor="text1"/>
        </w:rPr>
        <w:t>i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them</w:t>
      </w:r>
      <w:r w:rsidR="0026424D" w:rsidRPr="00A018BD">
        <w:rPr>
          <w:rFonts w:ascii="Times New Roman" w:hAnsi="Times New Roman" w:cs="Times New Roman"/>
          <w:color w:val="000000" w:themeColor="text1"/>
        </w:rPr>
        <w:t xml:space="preserv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w:t>
      </w:r>
      <w:r w:rsidR="00217A5F" w:rsidRPr="00A018BD">
        <w:rPr>
          <w:rFonts w:ascii="Times New Roman" w:hAnsi="Times New Roman" w:cs="Times New Roman"/>
          <w:color w:val="000000" w:themeColor="text1"/>
        </w:rPr>
        <w:t>tha</w:t>
      </w:r>
      <w:r w:rsidR="00217A5F">
        <w:rPr>
          <w:rFonts w:ascii="Times New Roman" w:hAnsi="Times New Roman" w:cs="Times New Roman"/>
          <w:color w:val="000000" w:themeColor="text1"/>
        </w:rPr>
        <w:t>n</w:t>
      </w:r>
      <w:r w:rsidR="00217A5F"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3 cm as “</w:t>
      </w:r>
      <w:r w:rsidR="00906A31">
        <w:rPr>
          <w:rFonts w:ascii="Times New Roman" w:hAnsi="Times New Roman" w:cs="Times New Roman"/>
          <w:color w:val="000000" w:themeColor="text1"/>
        </w:rPr>
        <w:t>non-seedling</w:t>
      </w:r>
      <w:r w:rsidR="00B7076D"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551AA031"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t xml:space="preserve">It was not possible to measure </w:t>
      </w:r>
      <w:r w:rsidR="00217A5F">
        <w:rPr>
          <w:rFonts w:ascii="Times New Roman" w:hAnsi="Times New Roman" w:cs="Times New Roman"/>
          <w:color w:val="000000" w:themeColor="text1"/>
        </w:rPr>
        <w:t>seed production exactly because</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Linear regression using stem</w:t>
      </w:r>
      <w:r w:rsidR="00FC0971" w:rsidRPr="00A018BD">
        <w:rPr>
          <w:rFonts w:ascii="Times New Roman" w:hAnsi="Times New Roman" w:cs="Times New Roman"/>
          <w:color w:val="000000" w:themeColor="text1"/>
        </w:rPr>
        <w:t xml:space="preserve"> measurements and capsule </w:t>
      </w:r>
      <w:commentRangeStart w:id="14"/>
      <w:commentRangeStart w:id="15"/>
      <w:r w:rsidR="00FC0971" w:rsidRPr="00A018BD">
        <w:rPr>
          <w:rFonts w:ascii="Times New Roman" w:hAnsi="Times New Roman" w:cs="Times New Roman"/>
          <w:color w:val="000000" w:themeColor="text1"/>
        </w:rPr>
        <w:t xml:space="preserve">counts from </w:t>
      </w:r>
      <w:r w:rsidR="00CA031C" w:rsidRPr="00A018BD">
        <w:rPr>
          <w:rFonts w:ascii="Times New Roman" w:hAnsi="Times New Roman" w:cs="Times New Roman"/>
          <w:color w:val="000000" w:themeColor="text1"/>
        </w:rPr>
        <w:t xml:space="preserve">106 individuals </w:t>
      </w:r>
      <w:commentRangeEnd w:id="14"/>
      <w:r w:rsidR="002201B2">
        <w:rPr>
          <w:rStyle w:val="CommentReference"/>
        </w:rPr>
        <w:commentReference w:id="14"/>
      </w:r>
      <w:commentRangeEnd w:id="15"/>
      <w:r w:rsidR="00997106">
        <w:rPr>
          <w:rStyle w:val="CommentReference"/>
        </w:rPr>
        <w:commentReference w:id="15"/>
      </w:r>
      <w:r w:rsidR="00CA031C" w:rsidRPr="00A018BD">
        <w:rPr>
          <w:rFonts w:ascii="Times New Roman" w:hAnsi="Times New Roman" w:cs="Times New Roman"/>
          <w:color w:val="000000" w:themeColor="text1"/>
        </w:rPr>
        <w:t xml:space="preserve">indicates that </w:t>
      </w:r>
      <w:r w:rsidR="00CA031C" w:rsidRPr="00A018BD">
        <w:rPr>
          <w:rFonts w:ascii="Times New Roman" w:hAnsi="Times New Roman" w:cs="Times New Roman"/>
          <w:color w:val="000000" w:themeColor="text1"/>
        </w:rPr>
        <w:lastRenderedPageBreak/>
        <w:t>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 xml:space="preserve">ultiple R-squared = 0.67, </w:t>
      </w:r>
      <w:r w:rsidR="00763205" w:rsidRPr="003308F3">
        <w:rPr>
          <w:rFonts w:ascii="Times New Roman" w:hAnsi="Times New Roman" w:cs="Times New Roman"/>
          <w:i/>
          <w:iCs/>
          <w:color w:val="000000" w:themeColor="text1"/>
        </w:rPr>
        <w:t>P</w:t>
      </w:r>
      <w:r w:rsidR="00763205" w:rsidRPr="00A018BD">
        <w:rPr>
          <w:rFonts w:ascii="Times New Roman" w:hAnsi="Times New Roman" w:cs="Times New Roman"/>
          <w:color w:val="000000" w:themeColor="text1"/>
        </w:rPr>
        <w:t xml:space="preserve">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w:t>
      </w:r>
      <w:r w:rsidR="00B7076D">
        <w:rPr>
          <w:rFonts w:ascii="Times New Roman" w:hAnsi="Times New Roman" w:cs="Times New Roman"/>
          <w:color w:val="000000" w:themeColor="text1"/>
        </w:rPr>
        <w:t xml:space="preserve"> (Fig. S1)</w:t>
      </w:r>
      <w:r w:rsidR="00763205" w:rsidRPr="00A018BD">
        <w:rPr>
          <w:rFonts w:ascii="Times New Roman" w:hAnsi="Times New Roman" w:cs="Times New Roman"/>
          <w:color w:val="000000" w:themeColor="text1"/>
        </w:rPr>
        <w:t xml:space="preserve">.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75E5B494" w14:textId="2260A9A5" w:rsidR="009E1326" w:rsidRDefault="00057944" w:rsidP="00FA480A">
      <w:pPr>
        <w:shd w:val="clear" w:color="auto" w:fill="FFFFFF"/>
        <w:spacing w:line="480" w:lineRule="auto"/>
        <w:ind w:firstLine="720"/>
        <w:textAlignment w:val="baseline"/>
        <w:rPr>
          <w:rFonts w:ascii="Times New Roman" w:hAnsi="Times New Roman" w:cs="Times New Roman"/>
          <w:color w:val="000000" w:themeColor="text1"/>
        </w:rPr>
      </w:pPr>
      <w:commentRangeStart w:id="16"/>
      <w:commentRangeStart w:id="17"/>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commentRangeEnd w:id="16"/>
      <w:r w:rsidR="002201B2">
        <w:rPr>
          <w:rStyle w:val="CommentReference"/>
        </w:rPr>
        <w:commentReference w:id="16"/>
      </w:r>
      <w:commentRangeEnd w:id="17"/>
      <w:r w:rsidR="00997106">
        <w:rPr>
          <w:rStyle w:val="CommentReference"/>
        </w:rPr>
        <w:commentReference w:id="17"/>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r w:rsidR="00B22C60">
        <w:rPr>
          <w:rFonts w:ascii="Times New Roman" w:hAnsi="Times New Roman" w:cs="Times New Roman"/>
          <w:color w:val="000000" w:themeColor="text1"/>
        </w:rPr>
        <w:t>site-</w:t>
      </w:r>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which we defined 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w:t>
      </w:r>
    </w:p>
    <w:p w14:paraId="2E6D1958" w14:textId="60C46BCA" w:rsidR="009E1326" w:rsidRDefault="009E1326" w:rsidP="00FA480A">
      <w:pPr>
        <w:shd w:val="clear" w:color="auto" w:fill="FFFFFF"/>
        <w:spacing w:line="480" w:lineRule="auto"/>
        <w:ind w:firstLine="720"/>
        <w:textAlignment w:val="baseline"/>
        <w:rPr>
          <w:rFonts w:ascii="Times New Roman" w:hAnsi="Times New Roman" w:cs="Times New Roman"/>
          <w:color w:val="000000" w:themeColor="text1"/>
        </w:rPr>
      </w:pPr>
    </w:p>
    <w:p w14:paraId="56493EF8" w14:textId="4367E8DC" w:rsidR="009E1326" w:rsidRPr="00ED2863" w:rsidRDefault="009E1326" w:rsidP="00ED2863">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w:t>
      </w:r>
      <w:r w:rsidR="00820751" w:rsidRPr="00ED2863">
        <w:rPr>
          <w:rFonts w:ascii="Times New Roman" w:hAnsi="Times New Roman" w:cs="Times New Roman"/>
          <w:i/>
          <w:iCs/>
          <w:color w:val="000000" w:themeColor="text1"/>
        </w:rPr>
        <w:t xml:space="preserve"> Quantifying the importance of the seedbank stage</w:t>
      </w:r>
    </w:p>
    <w:p w14:paraId="09050DDC" w14:textId="5318B235"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commentRangeStart w:id="18"/>
      <w:commentRangeStart w:id="19"/>
      <w:r w:rsidR="00582427">
        <w:rPr>
          <w:color w:val="000000" w:themeColor="text1"/>
        </w:rPr>
        <w:t xml:space="preserve">using </w:t>
      </w:r>
      <w:commentRangeEnd w:id="18"/>
      <w:r w:rsidR="00F92762">
        <w:rPr>
          <w:rStyle w:val="CommentReference"/>
          <w:rFonts w:asciiTheme="minorHAnsi" w:eastAsiaTheme="minorHAnsi" w:hAnsiTheme="minorHAnsi" w:cstheme="minorBidi"/>
        </w:rPr>
        <w:commentReference w:id="18"/>
      </w:r>
      <w:commentRangeEnd w:id="19"/>
      <w:r w:rsidR="005C4188">
        <w:rPr>
          <w:rStyle w:val="CommentReference"/>
          <w:rFonts w:asciiTheme="minorHAnsi" w:eastAsiaTheme="minorHAnsi" w:hAnsiTheme="minorHAnsi" w:cstheme="minorBidi"/>
        </w:rPr>
        <w:commentReference w:id="19"/>
      </w:r>
      <w:r w:rsidR="00582427">
        <w:rPr>
          <w:color w:val="000000" w:themeColor="text1"/>
        </w:rPr>
        <w:t>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w:t>
      </w:r>
      <w:commentRangeStart w:id="20"/>
      <w:commentRangeStart w:id="21"/>
      <w:r w:rsidR="00057ADE">
        <w:rPr>
          <w:color w:val="000000" w:themeColor="text1"/>
        </w:rPr>
        <w:t>Table 2</w:t>
      </w:r>
      <w:r w:rsidR="00EA43E0">
        <w:rPr>
          <w:color w:val="000000" w:themeColor="text1"/>
        </w:rPr>
        <w:t>: IPMs “A” – “NN”</w:t>
      </w:r>
      <w:commentRangeEnd w:id="20"/>
      <w:r w:rsidR="007D1C01">
        <w:rPr>
          <w:rStyle w:val="CommentReference"/>
          <w:rFonts w:asciiTheme="minorHAnsi" w:eastAsiaTheme="minorHAnsi" w:hAnsiTheme="minorHAnsi" w:cstheme="minorBidi"/>
        </w:rPr>
        <w:commentReference w:id="20"/>
      </w:r>
      <w:commentRangeEnd w:id="21"/>
      <w:r w:rsidR="005C4188">
        <w:rPr>
          <w:rStyle w:val="CommentReference"/>
          <w:rFonts w:asciiTheme="minorHAnsi" w:eastAsiaTheme="minorHAnsi" w:hAnsiTheme="minorHAnsi" w:cstheme="minorBidi"/>
        </w:rPr>
        <w:commentReference w:id="21"/>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w:t>
      </w:r>
      <w:r w:rsidR="00114413">
        <w:rPr>
          <w:color w:val="000000" w:themeColor="text1"/>
        </w:rPr>
        <w:t>both</w:t>
      </w:r>
      <w:r w:rsidR="00114413" w:rsidRPr="00A018BD">
        <w:rPr>
          <w:color w:val="000000" w:themeColor="text1"/>
        </w:rPr>
        <w:t xml:space="preserve"> </w:t>
      </w:r>
      <w:r w:rsidR="00A13CBB" w:rsidRPr="00A018BD">
        <w:rPr>
          <w:color w:val="000000" w:themeColor="text1"/>
        </w:rPr>
        <w:t>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size</w:t>
      </w:r>
      <w:r w:rsidR="00645956" w:rsidRPr="00A018BD">
        <w:rPr>
          <w:color w:val="000000" w:themeColor="text1"/>
          <w:vertAlign w:val="subscript"/>
        </w:rPr>
        <w:softHyphen/>
      </w:r>
      <w:r w:rsidR="00645956" w:rsidRPr="00A018BD">
        <w:rPr>
          <w:i/>
          <w:iCs/>
          <w:color w:val="000000" w:themeColor="text1"/>
          <w:vertAlign w:val="subscript"/>
        </w:rPr>
        <w:t>t</w:t>
      </w:r>
      <w:r w:rsidR="00A13CBB" w:rsidRPr="00A018BD">
        <w:rPr>
          <w:color w:val="000000" w:themeColor="text1"/>
          <w:vertAlign w:val="subscript"/>
        </w:rPr>
        <w:t xml:space="preserve">  </w:t>
      </w:r>
      <w:commentRangeStart w:id="22"/>
      <w:commentRangeStart w:id="23"/>
      <w:r w:rsidR="00645956" w:rsidRPr="00A018BD">
        <w:rPr>
          <w:color w:val="000000" w:themeColor="text1"/>
        </w:rPr>
        <w:t>(or (size</w:t>
      </w:r>
      <w:r w:rsidR="00645956" w:rsidRPr="00A018BD">
        <w:rPr>
          <w:i/>
          <w:iCs/>
          <w:color w:val="000000" w:themeColor="text1"/>
          <w:vertAlign w:val="subscript"/>
        </w:rPr>
        <w:t>t</w:t>
      </w:r>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commentRangeEnd w:id="22"/>
      <w:r w:rsidR="007D1C01">
        <w:rPr>
          <w:rStyle w:val="CommentReference"/>
          <w:rFonts w:asciiTheme="minorHAnsi" w:eastAsiaTheme="minorHAnsi" w:hAnsiTheme="minorHAnsi" w:cstheme="minorBidi"/>
        </w:rPr>
        <w:commentReference w:id="22"/>
      </w:r>
      <w:commentRangeEnd w:id="23"/>
      <w:r w:rsidR="005C4188">
        <w:rPr>
          <w:rStyle w:val="CommentReference"/>
          <w:rFonts w:asciiTheme="minorHAnsi" w:eastAsiaTheme="minorHAnsi" w:hAnsiTheme="minorHAnsi" w:cstheme="minorBidi"/>
        </w:rPr>
        <w:commentReference w:id="23"/>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w:t>
      </w:r>
      <w:r w:rsidR="00114413">
        <w:rPr>
          <w:color w:val="000000" w:themeColor="text1"/>
        </w:rPr>
        <w:t xml:space="preserve">to account for </w:t>
      </w:r>
      <w:r w:rsidR="002A441D" w:rsidRPr="00A018BD">
        <w:rPr>
          <w:color w:val="000000" w:themeColor="text1"/>
        </w:rPr>
        <w:t>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7158E2E6"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00114413">
        <w:rPr>
          <w:rFonts w:ascii="Times New Roman" w:eastAsia="HGSMinchoE" w:hAnsi="Times New Roman" w:cs="Times New Roman"/>
          <w:color w:val="000000" w:themeColor="text1"/>
        </w:rPr>
        <w:t>l</w:t>
      </w:r>
      <w:r w:rsidR="00114413" w:rsidRPr="00057ADE">
        <w:rPr>
          <w:rFonts w:ascii="Times New Roman" w:eastAsia="HGSMinchoE" w:hAnsi="Times New Roman" w:cs="Times New Roman"/>
          <w:color w:val="000000" w:themeColor="text1"/>
        </w:rPr>
        <w:t>og</w:t>
      </w:r>
      <w:r w:rsidRPr="00057ADE">
        <w:rPr>
          <w:rFonts w:ascii="Times New Roman" w:eastAsia="HGSMinchoE" w:hAnsi="Times New Roman" w:cs="Times New Roman"/>
          <w:color w:val="000000" w:themeColor="text1"/>
        </w:rPr>
        <w:t xml:space="preserve">(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 xml:space="preserve">log(λ) is not given for IPMs that were constructed with random effects or continuous environmental covariates, since those models were implemented stochastically. For those models, </w:t>
      </w:r>
      <w:r w:rsidR="00B22C60">
        <w:rPr>
          <w:rFonts w:ascii="Times New Roman" w:eastAsia="HGSMinchoE" w:hAnsi="Times New Roman" w:cs="Times New Roman"/>
          <w:color w:val="000000" w:themeColor="text1"/>
        </w:rPr>
        <w:t>log(</w:t>
      </w:r>
      <w:r w:rsidRPr="00057ADE">
        <w:rPr>
          <w:rFonts w:ascii="Times New Roman" w:eastAsia="HGSMinchoE" w:hAnsi="Times New Roman" w:cs="Times New Roman"/>
          <w:color w:val="000000" w:themeColor="text1"/>
        </w:rPr>
        <w:t>λ</w:t>
      </w:r>
      <w:r w:rsidRPr="00057ADE">
        <w:rPr>
          <w:rFonts w:ascii="Times New Roman" w:eastAsia="HGSMinchoE" w:hAnsi="Times New Roman" w:cs="Times New Roman"/>
          <w:color w:val="000000" w:themeColor="text1"/>
          <w:vertAlign w:val="subscript"/>
        </w:rPr>
        <w:t>s</w:t>
      </w:r>
      <w:r w:rsidR="00B22C60" w:rsidRPr="00ED2863">
        <w:rPr>
          <w:rFonts w:ascii="Times New Roman" w:eastAsia="HGSMinchoE" w:hAnsi="Times New Roman" w:cs="Times New Roman"/>
          <w:color w:val="000000" w:themeColor="text1"/>
        </w:rPr>
        <w:t xml:space="preserve">)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90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810"/>
      </w:tblGrid>
      <w:tr w:rsidR="002C0825" w:rsidRPr="00A018BD" w14:paraId="61B45414" w14:textId="77777777" w:rsidTr="00C770D9">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D70311">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D70311">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D70311">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D70311">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D70311">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810" w:type="dxa"/>
            <w:vMerge w:val="restart"/>
            <w:tcBorders>
              <w:top w:val="single" w:sz="18" w:space="0" w:color="000000"/>
              <w:left w:val="single" w:sz="18" w:space="0" w:color="000000" w:themeColor="text1"/>
              <w:right w:val="single" w:sz="18" w:space="0" w:color="000000"/>
            </w:tcBorders>
          </w:tcPr>
          <w:p w14:paraId="1658A4BB" w14:textId="3476BD25" w:rsidR="002C0825" w:rsidRPr="0099328A" w:rsidRDefault="00C770D9" w:rsidP="00D70311">
            <w:pPr>
              <w:pStyle w:val="NormalWeb"/>
              <w:rPr>
                <w:rFonts w:eastAsia="HGSMinchoE"/>
                <w:b/>
                <w:bCs/>
                <w:color w:val="000000" w:themeColor="text1"/>
                <w:sz w:val="22"/>
                <w:szCs w:val="22"/>
                <w:vertAlign w:val="subscript"/>
              </w:rPr>
            </w:pPr>
            <w:r>
              <w:rPr>
                <w:rFonts w:eastAsia="HGSMinchoE"/>
                <w:b/>
                <w:bCs/>
                <w:color w:val="000000" w:themeColor="text1"/>
                <w:sz w:val="22"/>
                <w:szCs w:val="22"/>
              </w:rPr>
              <w:t>log(</w:t>
            </w:r>
            <w:r w:rsidR="002C0825" w:rsidRPr="0099328A">
              <w:rPr>
                <w:rFonts w:eastAsia="HGSMinchoE"/>
                <w:b/>
                <w:bCs/>
                <w:color w:val="000000" w:themeColor="text1"/>
                <w:sz w:val="22"/>
                <w:szCs w:val="22"/>
              </w:rPr>
              <w:t>λ</w:t>
            </w:r>
            <w:r w:rsidR="002C0825" w:rsidRPr="0099328A">
              <w:rPr>
                <w:rFonts w:eastAsia="HGSMinchoE"/>
                <w:b/>
                <w:bCs/>
                <w:color w:val="000000" w:themeColor="text1"/>
                <w:sz w:val="22"/>
                <w:szCs w:val="22"/>
                <w:vertAlign w:val="subscript"/>
              </w:rPr>
              <w:t>s</w:t>
            </w:r>
            <w:r>
              <w:rPr>
                <w:rFonts w:eastAsia="HGSMinchoE"/>
                <w:b/>
                <w:bCs/>
                <w:color w:val="000000" w:themeColor="text1"/>
                <w:sz w:val="22"/>
                <w:szCs w:val="22"/>
                <w:vertAlign w:val="subscript"/>
              </w:rPr>
              <w:t>)</w:t>
            </w:r>
          </w:p>
        </w:tc>
      </w:tr>
      <w:tr w:rsidR="002C0825" w:rsidRPr="00A018BD" w14:paraId="7B26B9CA" w14:textId="77777777" w:rsidTr="00C770D9">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D70311">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D70311">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D70311">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D70311">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D70311">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D70311">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D70311">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5E206AB" w14:textId="77777777" w:rsidR="002C0825" w:rsidRPr="00A018BD" w:rsidRDefault="002C0825" w:rsidP="00D70311">
            <w:pPr>
              <w:pStyle w:val="NormalWeb"/>
              <w:ind w:left="113" w:right="113"/>
              <w:rPr>
                <w:rFonts w:eastAsia="HGSMinchoE"/>
                <w:b/>
                <w:bCs/>
                <w:color w:val="000000" w:themeColor="text1"/>
              </w:rPr>
            </w:pPr>
          </w:p>
        </w:tc>
      </w:tr>
      <w:tr w:rsidR="002C0825" w:rsidRPr="00A018BD" w14:paraId="17FC3CC9" w14:textId="77777777" w:rsidTr="00C770D9">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D70311">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D70311">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D70311">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D70311">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D70311">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D70311">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D70311">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D70311">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B19631D" w14:textId="77777777" w:rsidR="002C0825" w:rsidRPr="00A018BD" w:rsidRDefault="002C0825" w:rsidP="00D70311">
            <w:pPr>
              <w:pStyle w:val="NormalWeb"/>
              <w:ind w:left="113" w:right="113"/>
              <w:rPr>
                <w:rFonts w:eastAsia="HGSMinchoE"/>
                <w:b/>
                <w:bCs/>
                <w:color w:val="000000" w:themeColor="text1"/>
              </w:rPr>
            </w:pPr>
          </w:p>
        </w:tc>
      </w:tr>
      <w:tr w:rsidR="00E606C8" w:rsidRPr="00A018BD" w14:paraId="0F8B1E9D" w14:textId="77777777" w:rsidTr="00C770D9">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D70311">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D70311">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81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C770D9">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81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C770D9">
        <w:tc>
          <w:tcPr>
            <w:tcW w:w="743" w:type="dxa"/>
            <w:tcBorders>
              <w:left w:val="single" w:sz="18" w:space="0" w:color="000000"/>
              <w:right w:val="single" w:sz="18" w:space="0" w:color="000000"/>
            </w:tcBorders>
          </w:tcPr>
          <w:p w14:paraId="6722326B"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810" w:type="dxa"/>
            <w:tcBorders>
              <w:left w:val="single" w:sz="12" w:space="0" w:color="000000" w:themeColor="text1"/>
              <w:right w:val="single" w:sz="18" w:space="0" w:color="000000"/>
            </w:tcBorders>
          </w:tcPr>
          <w:p w14:paraId="6C2CE6B9"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C770D9">
        <w:tc>
          <w:tcPr>
            <w:tcW w:w="743" w:type="dxa"/>
            <w:tcBorders>
              <w:left w:val="single" w:sz="18" w:space="0" w:color="000000"/>
              <w:right w:val="single" w:sz="18" w:space="0" w:color="000000"/>
            </w:tcBorders>
          </w:tcPr>
          <w:p w14:paraId="30C04E9A"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810" w:type="dxa"/>
            <w:tcBorders>
              <w:left w:val="single" w:sz="12" w:space="0" w:color="000000" w:themeColor="text1"/>
              <w:right w:val="single" w:sz="18" w:space="0" w:color="000000"/>
            </w:tcBorders>
          </w:tcPr>
          <w:p w14:paraId="3A587C2C"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C770D9">
        <w:tc>
          <w:tcPr>
            <w:tcW w:w="743" w:type="dxa"/>
            <w:tcBorders>
              <w:left w:val="single" w:sz="18" w:space="0" w:color="000000"/>
              <w:right w:val="single" w:sz="18" w:space="0" w:color="000000"/>
            </w:tcBorders>
          </w:tcPr>
          <w:p w14:paraId="7ADCBB43"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810" w:type="dxa"/>
            <w:tcBorders>
              <w:left w:val="single" w:sz="12" w:space="0" w:color="000000" w:themeColor="text1"/>
              <w:right w:val="single" w:sz="18" w:space="0" w:color="000000"/>
            </w:tcBorders>
          </w:tcPr>
          <w:p w14:paraId="6D9C5BCF"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C770D9">
        <w:tc>
          <w:tcPr>
            <w:tcW w:w="743" w:type="dxa"/>
            <w:tcBorders>
              <w:left w:val="single" w:sz="18" w:space="0" w:color="000000"/>
              <w:right w:val="single" w:sz="18" w:space="0" w:color="000000"/>
            </w:tcBorders>
          </w:tcPr>
          <w:p w14:paraId="65EA4F40"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810" w:type="dxa"/>
            <w:tcBorders>
              <w:left w:val="single" w:sz="12" w:space="0" w:color="000000" w:themeColor="text1"/>
              <w:right w:val="single" w:sz="18" w:space="0" w:color="000000"/>
            </w:tcBorders>
          </w:tcPr>
          <w:p w14:paraId="4C4FC5D7"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C770D9">
        <w:tc>
          <w:tcPr>
            <w:tcW w:w="743" w:type="dxa"/>
            <w:tcBorders>
              <w:left w:val="single" w:sz="18" w:space="0" w:color="000000"/>
              <w:right w:val="single" w:sz="18" w:space="0" w:color="000000"/>
            </w:tcBorders>
          </w:tcPr>
          <w:p w14:paraId="75906AED"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810" w:type="dxa"/>
            <w:tcBorders>
              <w:left w:val="single" w:sz="12" w:space="0" w:color="000000" w:themeColor="text1"/>
              <w:right w:val="single" w:sz="18" w:space="0" w:color="000000"/>
            </w:tcBorders>
          </w:tcPr>
          <w:p w14:paraId="7433846C"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C770D9">
        <w:tc>
          <w:tcPr>
            <w:tcW w:w="743" w:type="dxa"/>
            <w:tcBorders>
              <w:left w:val="single" w:sz="18" w:space="0" w:color="000000"/>
              <w:right w:val="single" w:sz="18" w:space="0" w:color="000000"/>
            </w:tcBorders>
          </w:tcPr>
          <w:p w14:paraId="0ABACFE3"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810" w:type="dxa"/>
            <w:tcBorders>
              <w:left w:val="single" w:sz="12" w:space="0" w:color="000000" w:themeColor="text1"/>
              <w:right w:val="single" w:sz="18" w:space="0" w:color="000000"/>
            </w:tcBorders>
          </w:tcPr>
          <w:p w14:paraId="6D83E555"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C770D9">
        <w:tc>
          <w:tcPr>
            <w:tcW w:w="743" w:type="dxa"/>
            <w:tcBorders>
              <w:left w:val="single" w:sz="18" w:space="0" w:color="000000"/>
              <w:right w:val="single" w:sz="18" w:space="0" w:color="000000"/>
            </w:tcBorders>
          </w:tcPr>
          <w:p w14:paraId="799C5577"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D70311">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810" w:type="dxa"/>
            <w:tcBorders>
              <w:left w:val="single" w:sz="12" w:space="0" w:color="000000" w:themeColor="text1"/>
              <w:right w:val="single" w:sz="18" w:space="0" w:color="000000"/>
            </w:tcBorders>
          </w:tcPr>
          <w:p w14:paraId="741647ED"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C770D9">
        <w:tc>
          <w:tcPr>
            <w:tcW w:w="743" w:type="dxa"/>
            <w:tcBorders>
              <w:left w:val="single" w:sz="18" w:space="0" w:color="000000"/>
              <w:right w:val="single" w:sz="18" w:space="0" w:color="000000"/>
            </w:tcBorders>
          </w:tcPr>
          <w:p w14:paraId="3EEE7D84"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I</w:t>
            </w:r>
          </w:p>
        </w:tc>
        <w:tc>
          <w:tcPr>
            <w:tcW w:w="393" w:type="dxa"/>
            <w:tcBorders>
              <w:left w:val="single" w:sz="18" w:space="0" w:color="000000"/>
              <w:right w:val="single" w:sz="8" w:space="0" w:color="000000"/>
            </w:tcBorders>
          </w:tcPr>
          <w:p w14:paraId="2DC2E40D"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810" w:type="dxa"/>
            <w:tcBorders>
              <w:left w:val="single" w:sz="12" w:space="0" w:color="000000" w:themeColor="text1"/>
              <w:right w:val="single" w:sz="18" w:space="0" w:color="000000"/>
            </w:tcBorders>
          </w:tcPr>
          <w:p w14:paraId="7B0384AF"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C770D9">
        <w:tc>
          <w:tcPr>
            <w:tcW w:w="743" w:type="dxa"/>
            <w:tcBorders>
              <w:left w:val="single" w:sz="18" w:space="0" w:color="000000"/>
              <w:right w:val="single" w:sz="18" w:space="0" w:color="000000"/>
            </w:tcBorders>
          </w:tcPr>
          <w:p w14:paraId="74B5416F"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810" w:type="dxa"/>
            <w:tcBorders>
              <w:left w:val="single" w:sz="12" w:space="0" w:color="000000" w:themeColor="text1"/>
              <w:right w:val="single" w:sz="18" w:space="0" w:color="000000"/>
            </w:tcBorders>
          </w:tcPr>
          <w:p w14:paraId="25AAADC8"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C770D9">
        <w:tc>
          <w:tcPr>
            <w:tcW w:w="743" w:type="dxa"/>
            <w:tcBorders>
              <w:left w:val="single" w:sz="18" w:space="0" w:color="000000"/>
              <w:right w:val="single" w:sz="18" w:space="0" w:color="000000"/>
            </w:tcBorders>
          </w:tcPr>
          <w:p w14:paraId="781CEC47"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810" w:type="dxa"/>
            <w:tcBorders>
              <w:left w:val="single" w:sz="12" w:space="0" w:color="000000" w:themeColor="text1"/>
              <w:right w:val="single" w:sz="18" w:space="0" w:color="000000"/>
            </w:tcBorders>
          </w:tcPr>
          <w:p w14:paraId="24936A95"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C770D9">
        <w:tc>
          <w:tcPr>
            <w:tcW w:w="743" w:type="dxa"/>
            <w:tcBorders>
              <w:left w:val="single" w:sz="18" w:space="0" w:color="000000"/>
              <w:right w:val="single" w:sz="18" w:space="0" w:color="000000"/>
            </w:tcBorders>
          </w:tcPr>
          <w:p w14:paraId="4D031FC0"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810" w:type="dxa"/>
            <w:tcBorders>
              <w:left w:val="single" w:sz="12" w:space="0" w:color="000000" w:themeColor="text1"/>
              <w:right w:val="single" w:sz="18" w:space="0" w:color="000000"/>
            </w:tcBorders>
          </w:tcPr>
          <w:p w14:paraId="19E00EC0"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C770D9">
        <w:tc>
          <w:tcPr>
            <w:tcW w:w="743" w:type="dxa"/>
            <w:tcBorders>
              <w:left w:val="single" w:sz="18" w:space="0" w:color="000000"/>
              <w:right w:val="single" w:sz="18" w:space="0" w:color="000000"/>
            </w:tcBorders>
          </w:tcPr>
          <w:p w14:paraId="4FB0A67B"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810" w:type="dxa"/>
            <w:tcBorders>
              <w:left w:val="single" w:sz="12" w:space="0" w:color="000000" w:themeColor="text1"/>
              <w:right w:val="single" w:sz="18" w:space="0" w:color="000000"/>
            </w:tcBorders>
          </w:tcPr>
          <w:p w14:paraId="75004744"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C770D9">
        <w:tc>
          <w:tcPr>
            <w:tcW w:w="743" w:type="dxa"/>
            <w:tcBorders>
              <w:left w:val="single" w:sz="18" w:space="0" w:color="000000"/>
              <w:right w:val="single" w:sz="18" w:space="0" w:color="000000"/>
            </w:tcBorders>
          </w:tcPr>
          <w:p w14:paraId="6BEF012A"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32</w:t>
            </w:r>
          </w:p>
        </w:tc>
        <w:tc>
          <w:tcPr>
            <w:tcW w:w="810" w:type="dxa"/>
            <w:tcBorders>
              <w:left w:val="single" w:sz="12" w:space="0" w:color="000000" w:themeColor="text1"/>
              <w:right w:val="single" w:sz="18" w:space="0" w:color="000000"/>
            </w:tcBorders>
          </w:tcPr>
          <w:p w14:paraId="23B58F52"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C770D9">
        <w:tc>
          <w:tcPr>
            <w:tcW w:w="743" w:type="dxa"/>
            <w:tcBorders>
              <w:left w:val="single" w:sz="18" w:space="0" w:color="000000"/>
              <w:right w:val="single" w:sz="18" w:space="0" w:color="000000"/>
            </w:tcBorders>
          </w:tcPr>
          <w:p w14:paraId="158406C3" w14:textId="45EE652E" w:rsidR="0099328A" w:rsidRPr="0099328A" w:rsidRDefault="00F00274" w:rsidP="00D70311">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D70311">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657D4DD2" w14:textId="68FDB370" w:rsidR="0099328A" w:rsidRPr="00E7169B" w:rsidRDefault="00E7169B" w:rsidP="00D70311">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C770D9">
        <w:tc>
          <w:tcPr>
            <w:tcW w:w="743" w:type="dxa"/>
            <w:tcBorders>
              <w:left w:val="single" w:sz="18" w:space="0" w:color="000000"/>
              <w:right w:val="single" w:sz="18" w:space="0" w:color="000000"/>
            </w:tcBorders>
          </w:tcPr>
          <w:p w14:paraId="32BD20B9" w14:textId="2E12E08B" w:rsidR="0099328A" w:rsidRPr="0099328A" w:rsidRDefault="00F00274" w:rsidP="00D70311">
            <w:pPr>
              <w:pStyle w:val="NormalWeb"/>
              <w:rPr>
                <w:rFonts w:eastAsia="HGSMinchoE"/>
                <w:color w:val="000000" w:themeColor="text1"/>
                <w:sz w:val="22"/>
                <w:szCs w:val="22"/>
              </w:rPr>
            </w:pPr>
            <w:r>
              <w:rPr>
                <w:rFonts w:eastAsia="HGSMinchoE"/>
                <w:color w:val="000000" w:themeColor="text1"/>
                <w:sz w:val="22"/>
                <w:szCs w:val="22"/>
              </w:rPr>
              <w:t>P (hot</w:t>
            </w:r>
            <w:r w:rsidR="00E7169B">
              <w:rPr>
                <w:rFonts w:eastAsia="HGSMinchoE"/>
                <w:color w:val="000000" w:themeColor="text1"/>
                <w:sz w:val="22"/>
                <w:szCs w:val="22"/>
              </w:rPr>
              <w:t>+</w:t>
            </w:r>
            <w:r>
              <w:rPr>
                <w:rFonts w:eastAsia="HGSMinchoE"/>
                <w:color w:val="000000" w:themeColor="text1"/>
                <w:sz w:val="22"/>
                <w:szCs w:val="22"/>
              </w:rPr>
              <w:t>dry)</w:t>
            </w:r>
          </w:p>
        </w:tc>
        <w:tc>
          <w:tcPr>
            <w:tcW w:w="393" w:type="dxa"/>
            <w:tcBorders>
              <w:left w:val="single" w:sz="18" w:space="0" w:color="000000"/>
              <w:right w:val="single" w:sz="8" w:space="0" w:color="000000"/>
            </w:tcBorders>
          </w:tcPr>
          <w:p w14:paraId="09EC3FBA"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D70311">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7DB38447" w14:textId="46693DCE" w:rsidR="0099328A" w:rsidRPr="00E7169B" w:rsidRDefault="00E7169B" w:rsidP="00D70311">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C770D9">
        <w:tc>
          <w:tcPr>
            <w:tcW w:w="743" w:type="dxa"/>
            <w:tcBorders>
              <w:left w:val="single" w:sz="18" w:space="0" w:color="000000"/>
              <w:right w:val="single" w:sz="18" w:space="0" w:color="000000"/>
            </w:tcBorders>
          </w:tcPr>
          <w:p w14:paraId="62B7F6BF" w14:textId="485A27C9" w:rsidR="00F00274" w:rsidRPr="0099328A" w:rsidRDefault="00F00274" w:rsidP="00D70311">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D70311">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2748780C" w14:textId="6B7223E0" w:rsidR="00F00274" w:rsidRPr="00E7169B" w:rsidRDefault="00E7169B" w:rsidP="00D70311">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C770D9">
        <w:tc>
          <w:tcPr>
            <w:tcW w:w="743" w:type="dxa"/>
            <w:tcBorders>
              <w:left w:val="single" w:sz="18" w:space="0" w:color="000000"/>
              <w:right w:val="single" w:sz="18" w:space="0" w:color="000000"/>
            </w:tcBorders>
          </w:tcPr>
          <w:p w14:paraId="7C8EBBF0" w14:textId="318CD43A" w:rsidR="00F00274" w:rsidRPr="0099328A" w:rsidRDefault="00F00274" w:rsidP="00D70311">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D70311">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53AAF038" w14:textId="74BEA6FF" w:rsidR="00F00274" w:rsidRPr="00E7169B" w:rsidRDefault="00E7169B" w:rsidP="00D70311">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C770D9">
        <w:tc>
          <w:tcPr>
            <w:tcW w:w="743" w:type="dxa"/>
            <w:tcBorders>
              <w:left w:val="single" w:sz="18" w:space="0" w:color="000000"/>
              <w:right w:val="single" w:sz="18" w:space="0" w:color="000000"/>
            </w:tcBorders>
          </w:tcPr>
          <w:p w14:paraId="2ADDA956"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D70311">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810" w:type="dxa"/>
            <w:tcBorders>
              <w:left w:val="single" w:sz="12" w:space="0" w:color="000000" w:themeColor="text1"/>
              <w:right w:val="single" w:sz="18" w:space="0" w:color="000000"/>
            </w:tcBorders>
          </w:tcPr>
          <w:p w14:paraId="2D93841F" w14:textId="01D4AD92"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C770D9">
        <w:tc>
          <w:tcPr>
            <w:tcW w:w="743" w:type="dxa"/>
            <w:tcBorders>
              <w:left w:val="single" w:sz="18" w:space="0" w:color="000000"/>
              <w:right w:val="single" w:sz="18" w:space="0" w:color="000000"/>
            </w:tcBorders>
          </w:tcPr>
          <w:p w14:paraId="34089B16"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D70311">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810" w:type="dxa"/>
            <w:tcBorders>
              <w:left w:val="single" w:sz="12" w:space="0" w:color="000000" w:themeColor="text1"/>
              <w:right w:val="single" w:sz="18" w:space="0" w:color="000000"/>
            </w:tcBorders>
          </w:tcPr>
          <w:p w14:paraId="2489F080" w14:textId="4C702DF5"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C770D9">
        <w:tc>
          <w:tcPr>
            <w:tcW w:w="743" w:type="dxa"/>
            <w:tcBorders>
              <w:left w:val="single" w:sz="18" w:space="0" w:color="000000"/>
              <w:right w:val="single" w:sz="18" w:space="0" w:color="000000"/>
            </w:tcBorders>
          </w:tcPr>
          <w:p w14:paraId="4C507FF3"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D70311">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69C02DE4" w14:textId="412B2602"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C770D9">
        <w:tc>
          <w:tcPr>
            <w:tcW w:w="743" w:type="dxa"/>
            <w:tcBorders>
              <w:left w:val="single" w:sz="18" w:space="0" w:color="000000"/>
              <w:right w:val="single" w:sz="18" w:space="0" w:color="000000"/>
            </w:tcBorders>
          </w:tcPr>
          <w:p w14:paraId="777E1AC6"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D70311">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044B015D" w14:textId="44E6348B"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C770D9">
        <w:tc>
          <w:tcPr>
            <w:tcW w:w="743" w:type="dxa"/>
            <w:tcBorders>
              <w:left w:val="single" w:sz="18" w:space="0" w:color="000000"/>
              <w:right w:val="single" w:sz="18" w:space="0" w:color="000000"/>
            </w:tcBorders>
          </w:tcPr>
          <w:p w14:paraId="66A7EFB9"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D70311">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810" w:type="dxa"/>
            <w:tcBorders>
              <w:left w:val="single" w:sz="12" w:space="0" w:color="000000" w:themeColor="text1"/>
              <w:right w:val="single" w:sz="18" w:space="0" w:color="000000"/>
            </w:tcBorders>
          </w:tcPr>
          <w:p w14:paraId="5545055A" w14:textId="4EAEA607"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C770D9">
        <w:tc>
          <w:tcPr>
            <w:tcW w:w="743" w:type="dxa"/>
            <w:tcBorders>
              <w:left w:val="single" w:sz="18" w:space="0" w:color="000000"/>
              <w:right w:val="single" w:sz="18" w:space="0" w:color="000000"/>
            </w:tcBorders>
          </w:tcPr>
          <w:p w14:paraId="01582D6D"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lastRenderedPageBreak/>
              <w:t>X</w:t>
            </w:r>
          </w:p>
        </w:tc>
        <w:tc>
          <w:tcPr>
            <w:tcW w:w="393" w:type="dxa"/>
            <w:tcBorders>
              <w:left w:val="single" w:sz="18" w:space="0" w:color="000000"/>
              <w:right w:val="single" w:sz="8" w:space="0" w:color="000000"/>
            </w:tcBorders>
          </w:tcPr>
          <w:p w14:paraId="353929CC"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D70311">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810" w:type="dxa"/>
            <w:tcBorders>
              <w:left w:val="single" w:sz="12" w:space="0" w:color="000000" w:themeColor="text1"/>
              <w:right w:val="single" w:sz="18" w:space="0" w:color="000000"/>
            </w:tcBorders>
          </w:tcPr>
          <w:p w14:paraId="6CB18460" w14:textId="10620C22" w:rsidR="0099328A" w:rsidRPr="00A018BD" w:rsidRDefault="00413743" w:rsidP="00D70311">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C770D9">
        <w:tc>
          <w:tcPr>
            <w:tcW w:w="743" w:type="dxa"/>
            <w:tcBorders>
              <w:left w:val="single" w:sz="18" w:space="0" w:color="000000"/>
              <w:right w:val="single" w:sz="18" w:space="0" w:color="000000"/>
            </w:tcBorders>
          </w:tcPr>
          <w:p w14:paraId="65F6D288"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2D076360"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C770D9">
        <w:tc>
          <w:tcPr>
            <w:tcW w:w="743" w:type="dxa"/>
            <w:tcBorders>
              <w:left w:val="single" w:sz="18" w:space="0" w:color="000000"/>
              <w:right w:val="single" w:sz="18" w:space="0" w:color="000000"/>
            </w:tcBorders>
          </w:tcPr>
          <w:p w14:paraId="2838236B"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810" w:type="dxa"/>
            <w:tcBorders>
              <w:left w:val="single" w:sz="12" w:space="0" w:color="000000" w:themeColor="text1"/>
              <w:right w:val="single" w:sz="18" w:space="0" w:color="000000"/>
            </w:tcBorders>
          </w:tcPr>
          <w:p w14:paraId="6C90ED3B"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C770D9">
        <w:tc>
          <w:tcPr>
            <w:tcW w:w="743" w:type="dxa"/>
            <w:tcBorders>
              <w:left w:val="single" w:sz="18" w:space="0" w:color="000000"/>
              <w:right w:val="single" w:sz="18" w:space="0" w:color="000000"/>
            </w:tcBorders>
          </w:tcPr>
          <w:p w14:paraId="3F4E7423"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7FF4E4D8"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C770D9">
        <w:tc>
          <w:tcPr>
            <w:tcW w:w="743" w:type="dxa"/>
            <w:tcBorders>
              <w:left w:val="single" w:sz="18" w:space="0" w:color="000000"/>
              <w:right w:val="single" w:sz="18" w:space="0" w:color="000000"/>
            </w:tcBorders>
          </w:tcPr>
          <w:p w14:paraId="187E07A6"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D70311">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810" w:type="dxa"/>
            <w:tcBorders>
              <w:left w:val="single" w:sz="12" w:space="0" w:color="000000" w:themeColor="text1"/>
              <w:right w:val="single" w:sz="18" w:space="0" w:color="000000"/>
            </w:tcBorders>
          </w:tcPr>
          <w:p w14:paraId="232F11C5"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C770D9">
        <w:tc>
          <w:tcPr>
            <w:tcW w:w="743" w:type="dxa"/>
            <w:tcBorders>
              <w:left w:val="single" w:sz="18" w:space="0" w:color="000000"/>
              <w:right w:val="single" w:sz="18" w:space="0" w:color="000000"/>
            </w:tcBorders>
          </w:tcPr>
          <w:p w14:paraId="51CBC713"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810" w:type="dxa"/>
            <w:tcBorders>
              <w:left w:val="single" w:sz="12" w:space="0" w:color="000000" w:themeColor="text1"/>
              <w:right w:val="single" w:sz="18" w:space="0" w:color="000000"/>
            </w:tcBorders>
          </w:tcPr>
          <w:p w14:paraId="272D24BB"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C770D9">
        <w:tc>
          <w:tcPr>
            <w:tcW w:w="743" w:type="dxa"/>
            <w:tcBorders>
              <w:left w:val="single" w:sz="18" w:space="0" w:color="000000"/>
              <w:right w:val="single" w:sz="18" w:space="0" w:color="000000"/>
            </w:tcBorders>
          </w:tcPr>
          <w:p w14:paraId="7AF4F22D"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810" w:type="dxa"/>
            <w:tcBorders>
              <w:left w:val="single" w:sz="12" w:space="0" w:color="000000" w:themeColor="text1"/>
              <w:right w:val="single" w:sz="18" w:space="0" w:color="000000"/>
            </w:tcBorders>
          </w:tcPr>
          <w:p w14:paraId="74DBD277"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C770D9">
        <w:tc>
          <w:tcPr>
            <w:tcW w:w="743" w:type="dxa"/>
            <w:tcBorders>
              <w:left w:val="single" w:sz="18" w:space="0" w:color="000000"/>
              <w:right w:val="single" w:sz="18" w:space="0" w:color="000000"/>
            </w:tcBorders>
          </w:tcPr>
          <w:p w14:paraId="40DB9F25"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810" w:type="dxa"/>
            <w:tcBorders>
              <w:left w:val="single" w:sz="12" w:space="0" w:color="000000" w:themeColor="text1"/>
              <w:right w:val="single" w:sz="18" w:space="0" w:color="000000"/>
            </w:tcBorders>
          </w:tcPr>
          <w:p w14:paraId="174CDC81"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C770D9">
        <w:tc>
          <w:tcPr>
            <w:tcW w:w="743" w:type="dxa"/>
            <w:tcBorders>
              <w:left w:val="single" w:sz="18" w:space="0" w:color="000000"/>
              <w:right w:val="single" w:sz="18" w:space="0" w:color="000000"/>
            </w:tcBorders>
          </w:tcPr>
          <w:p w14:paraId="6383ACDB"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810" w:type="dxa"/>
            <w:tcBorders>
              <w:left w:val="single" w:sz="12" w:space="0" w:color="000000" w:themeColor="text1"/>
              <w:right w:val="single" w:sz="18" w:space="0" w:color="000000"/>
            </w:tcBorders>
          </w:tcPr>
          <w:p w14:paraId="589438D4"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C770D9">
        <w:tc>
          <w:tcPr>
            <w:tcW w:w="743" w:type="dxa"/>
            <w:tcBorders>
              <w:left w:val="single" w:sz="18" w:space="0" w:color="000000"/>
              <w:right w:val="single" w:sz="18" w:space="0" w:color="000000"/>
            </w:tcBorders>
          </w:tcPr>
          <w:p w14:paraId="5DF065D0"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810" w:type="dxa"/>
            <w:tcBorders>
              <w:left w:val="single" w:sz="12" w:space="0" w:color="000000" w:themeColor="text1"/>
              <w:right w:val="single" w:sz="18" w:space="0" w:color="000000"/>
            </w:tcBorders>
          </w:tcPr>
          <w:p w14:paraId="1C894337"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C770D9">
        <w:tc>
          <w:tcPr>
            <w:tcW w:w="743" w:type="dxa"/>
            <w:tcBorders>
              <w:left w:val="single" w:sz="18" w:space="0" w:color="000000"/>
              <w:right w:val="single" w:sz="18" w:space="0" w:color="000000"/>
            </w:tcBorders>
          </w:tcPr>
          <w:p w14:paraId="4A071ECE"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810" w:type="dxa"/>
            <w:tcBorders>
              <w:left w:val="single" w:sz="12" w:space="0" w:color="000000" w:themeColor="text1"/>
              <w:right w:val="single" w:sz="18" w:space="0" w:color="000000"/>
            </w:tcBorders>
          </w:tcPr>
          <w:p w14:paraId="356A0802"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C770D9">
        <w:tc>
          <w:tcPr>
            <w:tcW w:w="743" w:type="dxa"/>
            <w:tcBorders>
              <w:left w:val="single" w:sz="18" w:space="0" w:color="000000"/>
              <w:right w:val="single" w:sz="18" w:space="0" w:color="000000"/>
            </w:tcBorders>
          </w:tcPr>
          <w:p w14:paraId="0E8B3255"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810" w:type="dxa"/>
            <w:tcBorders>
              <w:left w:val="single" w:sz="12" w:space="0" w:color="000000" w:themeColor="text1"/>
              <w:right w:val="single" w:sz="18" w:space="0" w:color="000000"/>
            </w:tcBorders>
          </w:tcPr>
          <w:p w14:paraId="4460C7C0"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C770D9">
        <w:tc>
          <w:tcPr>
            <w:tcW w:w="743" w:type="dxa"/>
            <w:tcBorders>
              <w:left w:val="single" w:sz="18" w:space="0" w:color="000000"/>
              <w:right w:val="single" w:sz="18" w:space="0" w:color="000000"/>
            </w:tcBorders>
          </w:tcPr>
          <w:p w14:paraId="4048311C"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810" w:type="dxa"/>
            <w:tcBorders>
              <w:left w:val="single" w:sz="12" w:space="0" w:color="000000" w:themeColor="text1"/>
              <w:right w:val="single" w:sz="18" w:space="0" w:color="000000"/>
            </w:tcBorders>
          </w:tcPr>
          <w:p w14:paraId="086DA3DC"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C770D9">
        <w:tc>
          <w:tcPr>
            <w:tcW w:w="743" w:type="dxa"/>
            <w:tcBorders>
              <w:left w:val="single" w:sz="18" w:space="0" w:color="000000"/>
              <w:right w:val="single" w:sz="18" w:space="0" w:color="000000"/>
            </w:tcBorders>
          </w:tcPr>
          <w:p w14:paraId="6F55EB27"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810" w:type="dxa"/>
            <w:tcBorders>
              <w:left w:val="single" w:sz="12" w:space="0" w:color="000000" w:themeColor="text1"/>
              <w:right w:val="single" w:sz="18" w:space="0" w:color="000000"/>
            </w:tcBorders>
          </w:tcPr>
          <w:p w14:paraId="6D735A91"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C770D9">
        <w:tc>
          <w:tcPr>
            <w:tcW w:w="743" w:type="dxa"/>
            <w:tcBorders>
              <w:left w:val="single" w:sz="18" w:space="0" w:color="000000"/>
              <w:right w:val="single" w:sz="18" w:space="0" w:color="000000"/>
            </w:tcBorders>
          </w:tcPr>
          <w:p w14:paraId="5A1EAB81"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810" w:type="dxa"/>
            <w:tcBorders>
              <w:left w:val="single" w:sz="12" w:space="0" w:color="000000" w:themeColor="text1"/>
              <w:right w:val="single" w:sz="18" w:space="0" w:color="000000"/>
            </w:tcBorders>
          </w:tcPr>
          <w:p w14:paraId="63F682EC"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C770D9">
        <w:tc>
          <w:tcPr>
            <w:tcW w:w="743" w:type="dxa"/>
            <w:tcBorders>
              <w:left w:val="single" w:sz="18" w:space="0" w:color="000000"/>
              <w:right w:val="single" w:sz="18" w:space="0" w:color="000000"/>
            </w:tcBorders>
          </w:tcPr>
          <w:p w14:paraId="2033B997"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810" w:type="dxa"/>
            <w:tcBorders>
              <w:left w:val="single" w:sz="12" w:space="0" w:color="000000" w:themeColor="text1"/>
              <w:right w:val="single" w:sz="18" w:space="0" w:color="000000"/>
            </w:tcBorders>
          </w:tcPr>
          <w:p w14:paraId="7FDD1BC4"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C770D9">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D70311">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D70311">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D70311">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D70311">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D70311">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D70311">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D70311">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D70311">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D70311">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81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D70311">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58DB45C5" w:rsidR="0096311C" w:rsidRPr="00F3536A" w:rsidRDefault="00F3536A" w:rsidP="00EE7026">
      <w:pPr>
        <w:pStyle w:val="NormalWeb"/>
        <w:spacing w:line="480" w:lineRule="auto"/>
        <w:contextualSpacing/>
        <w:rPr>
          <w:iCs/>
          <w:color w:val="000000" w:themeColor="text1"/>
        </w:rPr>
      </w:pPr>
      <w:r>
        <w:rPr>
          <w:color w:val="000000" w:themeColor="text1"/>
        </w:rPr>
        <w:lastRenderedPageBreak/>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r w:rsidR="000F54B4" w:rsidRPr="00A018BD">
        <w:rPr>
          <w:color w:val="000000" w:themeColor="text1"/>
        </w:rPr>
        <w:t>size</w:t>
      </w:r>
      <w:r w:rsidR="000F54B4" w:rsidRPr="00A018BD">
        <w:rPr>
          <w:i/>
          <w:iCs/>
          <w:color w:val="000000" w:themeColor="text1"/>
          <w:vertAlign w:val="subscript"/>
        </w:rPr>
        <w:t>t</w:t>
      </w:r>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r w:rsidR="000F54B4" w:rsidRPr="00A018BD">
        <w:rPr>
          <w:color w:val="000000" w:themeColor="text1"/>
        </w:rPr>
        <w:t>size</w:t>
      </w:r>
      <w:r w:rsidR="000F54B4" w:rsidRPr="00A018BD">
        <w:rPr>
          <w:i/>
          <w:iCs/>
          <w:color w:val="000000" w:themeColor="text1"/>
          <w:vertAlign w:val="subscript"/>
        </w:rPr>
        <w:t>t</w:t>
      </w:r>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r w:rsidR="000F54B4" w:rsidRPr="00A018BD">
        <w:rPr>
          <w:color w:val="000000" w:themeColor="text1"/>
        </w:rPr>
        <w:t>size</w:t>
      </w:r>
      <w:r w:rsidR="000F54B4" w:rsidRPr="00A018BD">
        <w:rPr>
          <w:i/>
          <w:iCs/>
          <w:color w:val="000000" w:themeColor="text1"/>
          <w:vertAlign w:val="subscript"/>
        </w:rPr>
        <w:t>t</w:t>
      </w:r>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114413">
        <w:rPr>
          <w:color w:val="000000" w:themeColor="text1"/>
        </w:rPr>
        <w:t>, respectively</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r w:rsidR="00363F28" w:rsidRPr="00A018BD">
        <w:rPr>
          <w:i/>
          <w:iCs/>
          <w:color w:val="000000" w:themeColor="text1"/>
        </w:rPr>
        <w:t>goCont</w:t>
      </w:r>
      <w:r w:rsidR="00363F28" w:rsidRPr="00A018BD">
        <w:rPr>
          <w:color w:val="000000" w:themeColor="text1"/>
        </w:rPr>
        <w:t xml:space="preserve">, </w:t>
      </w:r>
      <w:r w:rsidR="00363F28" w:rsidRPr="00A018BD">
        <w:rPr>
          <w:i/>
          <w:iCs/>
          <w:color w:val="000000" w:themeColor="text1"/>
        </w:rPr>
        <w:t>outSB</w:t>
      </w:r>
      <w:r w:rsidR="00363F28" w:rsidRPr="00A018BD">
        <w:rPr>
          <w:color w:val="000000" w:themeColor="text1"/>
        </w:rPr>
        <w:t xml:space="preserve">, </w:t>
      </w:r>
      <w:r w:rsidR="00363F28" w:rsidRPr="00A018BD">
        <w:rPr>
          <w:i/>
          <w:iCs/>
          <w:color w:val="000000" w:themeColor="text1"/>
        </w:rPr>
        <w:t>goSB</w:t>
      </w:r>
      <w:r w:rsidR="00363F28" w:rsidRPr="00A018BD">
        <w:rPr>
          <w:color w:val="000000" w:themeColor="text1"/>
        </w:rPr>
        <w:t>, and</w:t>
      </w:r>
      <w:r w:rsidR="00363F28" w:rsidRPr="00A018BD">
        <w:rPr>
          <w:i/>
          <w:iCs/>
          <w:color w:val="000000" w:themeColor="text1"/>
        </w:rPr>
        <w:t xml:space="preserve"> staySB</w:t>
      </w:r>
      <w:r w:rsidR="00363F28" w:rsidRPr="00A018BD">
        <w:rPr>
          <w:color w:val="000000" w:themeColor="text1"/>
        </w:rPr>
        <w:t xml:space="preserve"> are discrete parameters</w:t>
      </w:r>
      <w:r w:rsidR="00310065">
        <w:rPr>
          <w:color w:val="000000" w:themeColor="text1"/>
        </w:rPr>
        <w:t xml:space="preserve"> that determine seedbank dynamics. </w:t>
      </w:r>
      <w:r w:rsidR="00310065" w:rsidRPr="003308F3">
        <w:rPr>
          <w:i/>
          <w:iCs/>
          <w:color w:val="000000" w:themeColor="text1"/>
        </w:rPr>
        <w:t>goCont</w:t>
      </w:r>
      <w:r w:rsidR="00363F28" w:rsidRPr="00A018BD">
        <w:rPr>
          <w:color w:val="000000" w:themeColor="text1"/>
        </w:rPr>
        <w:t xml:space="preserve"> </w:t>
      </w:r>
      <w:r w:rsidR="00310065">
        <w:rPr>
          <w:color w:val="000000" w:themeColor="text1"/>
        </w:rPr>
        <w:t>is</w:t>
      </w:r>
      <w:r w:rsidR="00363F28" w:rsidRPr="00A018BD">
        <w:rPr>
          <w:color w:val="000000" w:themeColor="text1"/>
        </w:rPr>
        <w:t xml:space="preserve">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r w:rsidR="00310065" w:rsidRPr="003308F3">
        <w:rPr>
          <w:i/>
          <w:iCs/>
          <w:color w:val="000000" w:themeColor="text1"/>
        </w:rPr>
        <w:t>outSB</w:t>
      </w:r>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r w:rsidR="00310065" w:rsidRPr="003308F3">
        <w:rPr>
          <w:i/>
          <w:iCs/>
          <w:color w:val="000000" w:themeColor="text1"/>
        </w:rPr>
        <w:t>goSB</w:t>
      </w:r>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r w:rsidR="00310065" w:rsidRPr="003308F3">
        <w:rPr>
          <w:i/>
          <w:iCs/>
          <w:color w:val="000000" w:themeColor="text1"/>
        </w:rPr>
        <w:t>staySB</w:t>
      </w:r>
      <w:r w:rsidR="00310065">
        <w:rPr>
          <w:color w:val="000000" w:themeColor="text1"/>
        </w:rPr>
        <w:t xml:space="preserve"> is the probability of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r>
        <w:rPr>
          <w:i/>
          <w:iCs/>
          <w:color w:val="000000" w:themeColor="text1"/>
        </w:rPr>
        <w:t>pEstab</w:t>
      </w:r>
      <w:r>
        <w:rPr>
          <w:color w:val="000000" w:themeColor="text1"/>
        </w:rPr>
        <w:t xml:space="preserve"> is the probability of a seed produced in year </w:t>
      </w:r>
      <w:r>
        <w:rPr>
          <w:i/>
          <w:iCs/>
          <w:color w:val="000000" w:themeColor="text1"/>
        </w:rPr>
        <w:t>t</w:t>
      </w:r>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7A058817"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Vital rate functions for the continuous, size-based above-ground stage were parameterized using data from “</w:t>
      </w:r>
      <w:r w:rsidR="00906A31">
        <w:rPr>
          <w:color w:val="000000" w:themeColor="text1"/>
        </w:rPr>
        <w:t>non-seedling</w:t>
      </w:r>
      <w:r w:rsidR="00B7076D" w:rsidRPr="00A018BD">
        <w:rPr>
          <w:color w:val="000000" w:themeColor="text1"/>
        </w:rPr>
        <w:t xml:space="preserve"> </w:t>
      </w:r>
      <w:r w:rsidR="00E83D4F" w:rsidRPr="00A018BD">
        <w:rPr>
          <w:color w:val="000000" w:themeColor="text1"/>
        </w:rPr>
        <w:t xml:space="preserve">plants” as well as seedlings. Although seedlings (above-ground plants &lt; 3 cm in leaf length) were only tallied in each </w:t>
      </w:r>
      <w:r w:rsidR="00B22C60">
        <w:rPr>
          <w:color w:val="000000" w:themeColor="text1"/>
        </w:rPr>
        <w:t xml:space="preserve">subplot of each </w:t>
      </w:r>
      <w:r w:rsidR="00E83D4F" w:rsidRPr="00A018BD">
        <w:rPr>
          <w:color w:val="000000" w:themeColor="text1"/>
        </w:rPr>
        <w:t xml:space="preserve">quadrat and year instead of tagged and measured, we incorporated them into the dataset for continuous, above-ground plants by assigning them a random size drawn from a continuous, uniform probability distribution (seedling size ~ </w:t>
      </w:r>
      <w:commentRangeStart w:id="24"/>
      <w:commentRangeStart w:id="25"/>
      <w:r w:rsidR="00E83D4F" w:rsidRPr="00A018BD">
        <w:rPr>
          <w:i/>
          <w:iCs/>
          <w:color w:val="000000" w:themeColor="text1"/>
        </w:rPr>
        <w:t>U</w:t>
      </w:r>
      <w:r w:rsidR="00E83D4F" w:rsidRPr="00A018BD">
        <w:rPr>
          <w:color w:val="000000" w:themeColor="text1"/>
        </w:rPr>
        <w:t>(0.1, 3)</w:t>
      </w:r>
      <w:commentRangeEnd w:id="24"/>
      <w:r w:rsidR="00AE01C0">
        <w:rPr>
          <w:rStyle w:val="CommentReference"/>
          <w:rFonts w:asciiTheme="minorHAnsi" w:eastAsiaTheme="minorHAnsi" w:hAnsiTheme="minorHAnsi" w:cstheme="minorBidi"/>
        </w:rPr>
        <w:commentReference w:id="24"/>
      </w:r>
      <w:commentRangeEnd w:id="25"/>
      <w:r w:rsidR="005B2773">
        <w:rPr>
          <w:rStyle w:val="CommentReference"/>
          <w:rFonts w:asciiTheme="minorHAnsi" w:eastAsiaTheme="minorHAnsi" w:hAnsiTheme="minorHAnsi" w:cstheme="minorBidi"/>
        </w:rPr>
        <w:commentReference w:id="25"/>
      </w:r>
      <w:r w:rsidR="00E83D4F" w:rsidRPr="00A018BD">
        <w:rPr>
          <w:color w:val="000000" w:themeColor="text1"/>
        </w:rPr>
        <w:t xml:space="preserve">). </w:t>
      </w:r>
      <w:commentRangeStart w:id="26"/>
      <w:commentRangeStart w:id="27"/>
      <w:r w:rsidR="00E83D4F" w:rsidRPr="00A018BD">
        <w:rPr>
          <w:color w:val="000000" w:themeColor="text1"/>
        </w:rPr>
        <w:t xml:space="preserve">Each new recruit to the &gt; 3 cm stage in year </w:t>
      </w:r>
      <w:r w:rsidR="00E83D4F" w:rsidRPr="00A018BD">
        <w:rPr>
          <w:i/>
          <w:iCs/>
          <w:color w:val="000000" w:themeColor="text1"/>
        </w:rPr>
        <w:t>t</w:t>
      </w:r>
      <w:r w:rsidR="00E83D4F" w:rsidRPr="00A018BD">
        <w:rPr>
          <w:color w:val="000000" w:themeColor="text1"/>
        </w:rPr>
        <w:t>+1 was randomly assigned to a seedling</w:t>
      </w:r>
      <w:r w:rsidR="00B22C60">
        <w:rPr>
          <w:color w:val="000000" w:themeColor="text1"/>
        </w:rPr>
        <w:t xml:space="preserve"> within the same subplot</w:t>
      </w:r>
      <w:r w:rsidR="00E83D4F" w:rsidRPr="00A018BD">
        <w:rPr>
          <w:color w:val="000000" w:themeColor="text1"/>
        </w:rPr>
        <w:t xml:space="preserve">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t>
      </w:r>
      <w:commentRangeEnd w:id="26"/>
      <w:r w:rsidR="00554F56">
        <w:rPr>
          <w:rStyle w:val="CommentReference"/>
          <w:rFonts w:asciiTheme="minorHAnsi" w:eastAsiaTheme="minorHAnsi" w:hAnsiTheme="minorHAnsi" w:cstheme="minorBidi"/>
        </w:rPr>
        <w:commentReference w:id="26"/>
      </w:r>
      <w:commentRangeEnd w:id="27"/>
      <w:r w:rsidR="005B2773">
        <w:rPr>
          <w:rStyle w:val="CommentReference"/>
          <w:rFonts w:asciiTheme="minorHAnsi" w:eastAsiaTheme="minorHAnsi" w:hAnsiTheme="minorHAnsi" w:cstheme="minorBidi"/>
        </w:rPr>
        <w:commentReference w:id="27"/>
      </w:r>
      <w:r w:rsidR="00E83D4F" w:rsidRPr="00A018BD">
        <w:rPr>
          <w:color w:val="000000" w:themeColor="text1"/>
        </w:rPr>
        <w:t xml:space="preserve">while those without an </w:t>
      </w:r>
      <w:r w:rsidR="00E83D4F" w:rsidRPr="00A018BD">
        <w:rPr>
          <w:color w:val="000000" w:themeColor="text1"/>
        </w:rPr>
        <w:lastRenderedPageBreak/>
        <w:t xml:space="preserve">assigned recruit died. Incorporating seedlings into the continuous dataset in this fashion allowed us to create IPMs using only one discrete stage. </w:t>
      </w:r>
    </w:p>
    <w:p w14:paraId="6DBD4A93" w14:textId="72CCDE56" w:rsidR="00E22B4A" w:rsidRDefault="00611868" w:rsidP="00E22B4A">
      <w:pPr>
        <w:pStyle w:val="NormalWeb"/>
        <w:spacing w:line="480" w:lineRule="auto"/>
        <w:ind w:firstLine="360"/>
        <w:rPr>
          <w:rFonts w:eastAsia="MS Gothic"/>
          <w:color w:val="000000" w:themeColor="text1"/>
        </w:rPr>
      </w:pPr>
      <w:r w:rsidRPr="00A018BD">
        <w:rPr>
          <w:color w:val="000000" w:themeColor="text1"/>
        </w:rPr>
        <w:t xml:space="preserve">We used data from the demographic study to estimate continuous vital rate functions describing survival, growth, probability of flowering, seed production, and recruit size. For each of these vital rates, we fit subpopulation-level models as well as models using data across all sites. </w:t>
      </w:r>
      <w:commentRangeStart w:id="28"/>
      <w:commentRangeStart w:id="29"/>
      <w:r w:rsidRPr="00A018BD">
        <w:rPr>
          <w:color w:val="000000" w:themeColor="text1"/>
        </w:rPr>
        <w:t>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commentRangeEnd w:id="28"/>
      <w:r w:rsidR="00E33286">
        <w:rPr>
          <w:rStyle w:val="CommentReference"/>
          <w:rFonts w:asciiTheme="minorHAnsi" w:eastAsiaTheme="minorHAnsi" w:hAnsiTheme="minorHAnsi" w:cstheme="minorBidi"/>
        </w:rPr>
        <w:commentReference w:id="28"/>
      </w:r>
      <w:commentRangeEnd w:id="29"/>
      <w:r w:rsidR="005B2773">
        <w:rPr>
          <w:rStyle w:val="CommentReference"/>
          <w:rFonts w:asciiTheme="minorHAnsi" w:eastAsiaTheme="minorHAnsi" w:hAnsiTheme="minorHAnsi" w:cstheme="minorBidi"/>
        </w:rPr>
        <w:commentReference w:id="29"/>
      </w:r>
      <w:r w:rsidRPr="00A018BD">
        <w:rPr>
          <w:color w:val="000000" w:themeColor="text1"/>
        </w:rPr>
        <w:t xml:space="preserve">. The basic model structure was the same for each vital rate (Table </w:t>
      </w:r>
      <w:r w:rsidR="00903A87" w:rsidRPr="00A018BD">
        <w:rPr>
          <w:color w:val="000000" w:themeColor="text1"/>
        </w:rPr>
        <w:t>3</w:t>
      </w:r>
      <w:r w:rsidRPr="00A018BD">
        <w:rPr>
          <w:color w:val="000000" w:themeColor="text1"/>
        </w:rPr>
        <w:t>). 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is a monocarpic perennial that nearly always dies after flowering.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t>
      </w:r>
      <w:commentRangeStart w:id="30"/>
      <w:commentRangeStart w:id="31"/>
      <w:r w:rsidRPr="00A018BD">
        <w:rPr>
          <w:color w:val="000000" w:themeColor="text1"/>
        </w:rPr>
        <w:t xml:space="preserve">was predicted </w:t>
      </w:r>
      <w:commentRangeEnd w:id="30"/>
      <w:r w:rsidR="00860ECF">
        <w:rPr>
          <w:rStyle w:val="CommentReference"/>
          <w:rFonts w:asciiTheme="minorHAnsi" w:eastAsiaTheme="minorHAnsi" w:hAnsiTheme="minorHAnsi" w:cstheme="minorBidi"/>
        </w:rPr>
        <w:commentReference w:id="30"/>
      </w:r>
      <w:commentRangeEnd w:id="31"/>
      <w:r w:rsidR="00F85000">
        <w:rPr>
          <w:rStyle w:val="CommentReference"/>
          <w:rFonts w:asciiTheme="minorHAnsi" w:eastAsiaTheme="minorHAnsi" w:hAnsiTheme="minorHAnsi" w:cstheme="minorBidi"/>
        </w:rPr>
        <w:commentReference w:id="31"/>
      </w:r>
      <w:r w:rsidRPr="00A018BD">
        <w:rPr>
          <w:color w:val="000000" w:themeColor="text1"/>
        </w:rPr>
        <w:t>by log-transformed leaf size</w:t>
      </w:r>
      <w:r w:rsidRPr="00A018BD">
        <w:rPr>
          <w:i/>
          <w:iCs/>
          <w:color w:val="000000" w:themeColor="text1"/>
          <w:vertAlign w:val="subscript"/>
        </w:rPr>
        <w:t>t</w:t>
      </w:r>
      <w:r w:rsidRPr="00A018BD">
        <w:rPr>
          <w:color w:val="000000" w:themeColor="text1"/>
        </w:rPr>
        <w:t xml:space="preserve"> plus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as a function of size</w:t>
      </w:r>
      <w:r w:rsidR="000F54B4" w:rsidRPr="00A018BD">
        <w:rPr>
          <w:i/>
          <w:iCs/>
          <w:color w:val="000000" w:themeColor="text1"/>
          <w:vertAlign w:val="subscript"/>
        </w:rPr>
        <w:t xml:space="preserve">t </w:t>
      </w:r>
      <w:r w:rsidR="000F54B4" w:rsidRPr="00A018BD">
        <w:rPr>
          <w:color w:val="000000" w:themeColor="text1"/>
        </w:rPr>
        <w:t>using negative binomial model</w:t>
      </w:r>
      <w:r w:rsidR="00D14E50" w:rsidRPr="00A018BD">
        <w:rPr>
          <w:color w:val="000000" w:themeColor="text1"/>
        </w:rPr>
        <w:t>s</w:t>
      </w:r>
      <w:r w:rsidR="00DD4037">
        <w:rPr>
          <w:color w:val="000000" w:themeColor="text1"/>
        </w:rPr>
        <w:t xml:space="preserve"> because the count data was</w:t>
      </w:r>
      <w:r w:rsidR="00D14E50" w:rsidRPr="00A018BD">
        <w:rPr>
          <w:color w:val="000000" w:themeColor="text1"/>
        </w:rPr>
        <w:t xml:space="preserve"> over</w:t>
      </w:r>
      <w:r w:rsidR="00892E76">
        <w:rPr>
          <w:color w:val="000000" w:themeColor="text1"/>
        </w:rPr>
        <w:t>-</w:t>
      </w:r>
      <w:r w:rsidR="00D14E50" w:rsidRPr="00A018BD">
        <w:rPr>
          <w:color w:val="000000" w:themeColor="text1"/>
        </w:rPr>
        <w:t xml:space="preserve">dispersed.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r w:rsidR="004A1051" w:rsidRPr="00A018BD">
        <w:rPr>
          <w:color w:val="000000" w:themeColor="text1"/>
        </w:rPr>
        <w:t xml:space="preserve">glm.nb”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z’,z)</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rFonts w:eastAsia="MS Gothic"/>
          <w:color w:val="000000" w:themeColor="text1"/>
        </w:rPr>
        <w:t xml:space="preserve"> and standard deviation = σ</w:t>
      </w:r>
      <w:r w:rsidR="003F0141" w:rsidRPr="00A018BD">
        <w:rPr>
          <w:rFonts w:eastAsia="MS Gothic"/>
          <w:color w:val="000000" w:themeColor="text1"/>
          <w:vertAlign w:val="subscript"/>
        </w:rPr>
        <w:t>s</w:t>
      </w:r>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color w:val="000000" w:themeColor="text1"/>
        </w:rPr>
        <w:t>) was modeled as a function of</w:t>
      </w:r>
      <w:r w:rsidR="003F0141" w:rsidRPr="00A018BD">
        <w:rPr>
          <w:i/>
          <w:iCs/>
          <w:color w:val="000000" w:themeColor="text1"/>
        </w:rPr>
        <w:t xml:space="preserve"> </w:t>
      </w:r>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commentRangeStart w:id="32"/>
      <w:commentRangeStart w:id="33"/>
      <w:r w:rsidR="003F0141"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σ</w:t>
      </w:r>
      <w:r w:rsidR="003F0141" w:rsidRPr="00A018BD">
        <w:rPr>
          <w:rFonts w:eastAsia="MS Gothic"/>
          <w:color w:val="000000" w:themeColor="text1"/>
          <w:vertAlign w:val="subscript"/>
        </w:rPr>
        <w:t>s</w:t>
      </w:r>
      <w:r w:rsidR="003F0141" w:rsidRPr="00A018BD">
        <w:rPr>
          <w:color w:val="000000" w:themeColor="text1"/>
        </w:rPr>
        <w:t>) was the residual standard error of these linear models</w:t>
      </w:r>
      <w:commentRangeEnd w:id="32"/>
      <w:r w:rsidR="00860ECF">
        <w:rPr>
          <w:rStyle w:val="CommentReference"/>
          <w:rFonts w:asciiTheme="minorHAnsi" w:eastAsiaTheme="minorHAnsi" w:hAnsiTheme="minorHAnsi" w:cstheme="minorBidi"/>
        </w:rPr>
        <w:commentReference w:id="32"/>
      </w:r>
      <w:commentRangeEnd w:id="33"/>
      <w:r w:rsidR="00E1578D">
        <w:rPr>
          <w:rStyle w:val="CommentReference"/>
          <w:rFonts w:asciiTheme="minorHAnsi" w:eastAsiaTheme="minorHAnsi" w:hAnsiTheme="minorHAnsi" w:cstheme="minorBidi"/>
        </w:rPr>
        <w:commentReference w:id="33"/>
      </w:r>
      <w:r w:rsidR="003F0141" w:rsidRPr="00A018BD">
        <w:rPr>
          <w:color w:val="000000" w:themeColor="text1"/>
        </w:rPr>
        <w:t>.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 xml:space="preserve">described by </w:t>
      </w:r>
      <w:r w:rsidR="003F0141" w:rsidRPr="00A018BD">
        <w:rPr>
          <w:color w:val="000000" w:themeColor="text1"/>
        </w:rPr>
        <w:lastRenderedPageBreak/>
        <w:t>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r w:rsidR="00E923D9" w:rsidRPr="00A018BD">
        <w:rPr>
          <w:rFonts w:eastAsia="MS Gothic"/>
          <w:color w:val="000000" w:themeColor="text1"/>
        </w:rPr>
        <w:t>μ</w:t>
      </w:r>
      <w:r w:rsidR="00E923D9" w:rsidRPr="00A018BD">
        <w:rPr>
          <w:rFonts w:eastAsia="MS Gothic"/>
          <w:color w:val="000000" w:themeColor="text1"/>
          <w:vertAlign w:val="subscript"/>
        </w:rPr>
        <w:t>r</w:t>
      </w:r>
      <w:r w:rsidR="00E923D9" w:rsidRPr="00A018BD">
        <w:rPr>
          <w:rFonts w:eastAsia="MS Gothic"/>
          <w:color w:val="000000" w:themeColor="text1"/>
        </w:rPr>
        <w:t>, and the standard deviation σ</w:t>
      </w:r>
      <w:r w:rsidR="00E923D9" w:rsidRPr="00A018BD">
        <w:rPr>
          <w:rFonts w:eastAsia="MS Gothic"/>
          <w:color w:val="000000" w:themeColor="text1"/>
          <w:vertAlign w:val="subscript"/>
        </w:rPr>
        <w:t>r</w:t>
      </w:r>
      <w:r w:rsidR="00E923D9" w:rsidRPr="00A018BD">
        <w:rPr>
          <w:rFonts w:eastAsia="MS Gothic"/>
          <w:color w:val="000000" w:themeColor="text1"/>
        </w:rPr>
        <w:t xml:space="preserve">. </w:t>
      </w:r>
      <w:r w:rsidR="00CB5783" w:rsidRPr="00A018BD">
        <w:rPr>
          <w:rFonts w:eastAsia="MS Gothic"/>
          <w:color w:val="000000" w:themeColor="text1"/>
        </w:rPr>
        <w:t>μ</w:t>
      </w:r>
      <w:r w:rsidR="00CB5783" w:rsidRPr="00A018BD">
        <w:rPr>
          <w:rFonts w:eastAsia="MS Gothic"/>
          <w:color w:val="000000" w:themeColor="text1"/>
          <w:vertAlign w:val="subscript"/>
        </w:rPr>
        <w:t xml:space="preserve">r </w:t>
      </w:r>
      <w:r w:rsidR="00CB5783" w:rsidRPr="00A018BD">
        <w:rPr>
          <w:rFonts w:eastAsia="MS Gothic"/>
          <w:color w:val="000000" w:themeColor="text1"/>
        </w:rPr>
        <w:t>and σ</w:t>
      </w:r>
      <w:r w:rsidR="00CB5783" w:rsidRPr="00A018BD">
        <w:rPr>
          <w:rFonts w:eastAsia="MS Gothic"/>
          <w:color w:val="000000" w:themeColor="text1"/>
          <w:vertAlign w:val="subscript"/>
        </w:rPr>
        <w:t>r</w:t>
      </w:r>
      <w:r w:rsidR="00CB5783" w:rsidRPr="00A018BD">
        <w:rPr>
          <w:rFonts w:eastAsia="MS Gothic"/>
          <w:color w:val="000000" w:themeColor="text1"/>
        </w:rPr>
        <w:t xml:space="preserve"> were the mean and standard deviation of observed plant size in the next year.</w:t>
      </w:r>
    </w:p>
    <w:p w14:paraId="68612F36" w14:textId="4142C1FB" w:rsidR="00EF18FA" w:rsidRPr="00EF18FA" w:rsidRDefault="008258F2" w:rsidP="00EF18FA">
      <w:pPr>
        <w:pStyle w:val="NormalWeb"/>
        <w:rPr>
          <w:rFonts w:eastAsia="MS Gothic"/>
          <w:color w:val="000000" w:themeColor="text1"/>
        </w:rPr>
      </w:pPr>
      <w:r>
        <w:rPr>
          <w:rFonts w:eastAsia="MS Gothic"/>
          <w:b/>
          <w:bCs/>
          <w:noProof/>
          <w:color w:val="000000" w:themeColor="text1"/>
        </w:rPr>
        <w:drawing>
          <wp:inline distT="0" distB="0" distL="0" distR="0" wp14:anchorId="66DE009A" wp14:editId="0DA1F007">
            <wp:extent cx="5943600" cy="3789045"/>
            <wp:effectExtent l="25400" t="25400" r="254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943600" cy="3789045"/>
                    </a:xfrm>
                    <a:prstGeom prst="rect">
                      <a:avLst/>
                    </a:prstGeom>
                    <a:ln w="19050">
                      <a:solidFill>
                        <a:schemeClr val="bg1">
                          <a:lumMod val="65000"/>
                        </a:schemeClr>
                      </a:solidFill>
                    </a:ln>
                  </pic:spPr>
                </pic:pic>
              </a:graphicData>
            </a:graphic>
          </wp:inline>
        </w:drawing>
      </w:r>
      <w:commentRangeStart w:id="34"/>
      <w:commentRangeStart w:id="35"/>
      <w:r w:rsidR="00EF18FA">
        <w:rPr>
          <w:rFonts w:eastAsia="MS Gothic"/>
          <w:b/>
          <w:bCs/>
          <w:color w:val="000000" w:themeColor="text1"/>
        </w:rPr>
        <w:t>Figure 1</w:t>
      </w:r>
      <w:commentRangeEnd w:id="34"/>
      <w:r w:rsidR="00860ECF">
        <w:rPr>
          <w:rStyle w:val="CommentReference"/>
          <w:rFonts w:asciiTheme="minorHAnsi" w:eastAsiaTheme="minorHAnsi" w:hAnsiTheme="minorHAnsi" w:cstheme="minorBidi"/>
        </w:rPr>
        <w:commentReference w:id="34"/>
      </w:r>
      <w:commentRangeEnd w:id="35"/>
      <w:r w:rsidR="002C7BEA">
        <w:rPr>
          <w:rStyle w:val="CommentReference"/>
          <w:rFonts w:asciiTheme="minorHAnsi" w:eastAsiaTheme="minorHAnsi" w:hAnsiTheme="minorHAnsi" w:cstheme="minorBidi"/>
        </w:rPr>
        <w:commentReference w:id="35"/>
      </w:r>
      <w:r w:rsidR="00EF18FA">
        <w:rPr>
          <w:rFonts w:eastAsia="MS Gothic"/>
          <w:color w:val="000000" w:themeColor="text1"/>
        </w:rPr>
        <w:t xml:space="preserve">. </w:t>
      </w:r>
      <w:r w:rsidR="00310065">
        <w:rPr>
          <w:rFonts w:eastAsia="MS Gothic"/>
          <w:color w:val="000000" w:themeColor="text1"/>
        </w:rPr>
        <w:t>Diagram</w:t>
      </w:r>
      <w:r w:rsidR="00EF18FA">
        <w:rPr>
          <w:rFonts w:eastAsia="MS Gothic"/>
          <w:color w:val="000000" w:themeColor="text1"/>
        </w:rPr>
        <w:t xml:space="preserve">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w:t>
      </w:r>
      <w:r w:rsidR="0045627E">
        <w:rPr>
          <w:rFonts w:eastAsia="MS Gothic"/>
          <w:color w:val="000000" w:themeColor="text1"/>
        </w:rPr>
        <w:t xml:space="preserve">model structures and notation </w:t>
      </w:r>
      <w:r w:rsidR="00EF18FA">
        <w:rPr>
          <w:rFonts w:eastAsia="MS Gothic"/>
          <w:color w:val="000000" w:themeColor="text1"/>
        </w:rPr>
        <w:t>from</w:t>
      </w:r>
      <w:r w:rsidR="00A3514D">
        <w:rPr>
          <w:rFonts w:eastAsia="MS Gothic"/>
          <w:color w:val="000000" w:themeColor="text1"/>
        </w:rPr>
        <w:t xml:space="preserve"> Paniw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Merow</w:t>
      </w:r>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r w:rsidR="00EF18FA" w:rsidRPr="00EF18FA">
        <w:rPr>
          <w:rFonts w:eastAsia="MS Gothic"/>
          <w:color w:val="000000" w:themeColor="text1"/>
        </w:rPr>
        <w:t>Ellner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531913"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r>
              <w:rPr>
                <w:i/>
                <w:iCs/>
                <w:color w:val="000000" w:themeColor="text1"/>
              </w:rPr>
              <w:t>pEstab</w:t>
            </w:r>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D70311" w:rsidRDefault="00A308B6" w:rsidP="00EE258A">
            <w:pPr>
              <w:pStyle w:val="NormalWeb"/>
              <w:rPr>
                <w:i/>
                <w:iCs/>
                <w:color w:val="000000" w:themeColor="text1"/>
                <w:lang w:val="es-ES"/>
              </w:rPr>
            </w:pPr>
            <w:r w:rsidRPr="00D70311">
              <w:rPr>
                <w:i/>
                <w:iCs/>
                <w:color w:val="000000" w:themeColor="text1"/>
                <w:lang w:val="es-ES"/>
              </w:rPr>
              <w:t>pEstab</w:t>
            </w:r>
            <w:r w:rsidRPr="00D70311">
              <w:rPr>
                <w:color w:val="000000" w:themeColor="text1"/>
                <w:lang w:val="es-ES"/>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lang w:val="es-ES"/>
                    </w:rPr>
                    <m:t>Num.  new recruits in year</m:t>
                  </m:r>
                  <m:r>
                    <w:rPr>
                      <w:rFonts w:ascii="Cambria Math" w:hAnsi="Cambria Math"/>
                      <w:color w:val="000000" w:themeColor="text1"/>
                      <w:sz w:val="28"/>
                      <w:szCs w:val="28"/>
                      <w:lang w:val="es-ES"/>
                    </w:rPr>
                    <m:t xml:space="preserve"> </m:t>
                  </m:r>
                  <m:r>
                    <w:rPr>
                      <w:rFonts w:ascii="Cambria Math" w:hAnsi="Cambria Math"/>
                      <w:color w:val="000000" w:themeColor="text1"/>
                      <w:sz w:val="28"/>
                      <w:szCs w:val="28"/>
                    </w:rPr>
                    <m:t>t</m:t>
                  </m:r>
                  <m:r>
                    <w:rPr>
                      <w:rFonts w:ascii="Cambria Math" w:hAnsi="Cambria Math"/>
                      <w:color w:val="000000" w:themeColor="text1"/>
                      <w:sz w:val="28"/>
                      <w:szCs w:val="28"/>
                      <w:lang w:val="es-ES"/>
                    </w:rPr>
                    <m:t xml:space="preserve">+1 </m:t>
                  </m:r>
                </m:num>
                <m:den>
                  <m:r>
                    <m:rPr>
                      <m:sty m:val="p"/>
                    </m:rPr>
                    <w:rPr>
                      <w:rFonts w:ascii="Cambria Math" w:hAnsi="Cambria Math"/>
                      <w:color w:val="000000" w:themeColor="text1"/>
                      <w:sz w:val="28"/>
                      <w:szCs w:val="28"/>
                      <w:lang w:val="es-ES"/>
                    </w:rPr>
                    <m:t>Num.  seeds produced in year</m:t>
                  </m:r>
                  <m:r>
                    <w:rPr>
                      <w:rFonts w:ascii="Cambria Math" w:hAnsi="Cambria Math"/>
                      <w:color w:val="000000" w:themeColor="text1"/>
                      <w:sz w:val="28"/>
                      <w:szCs w:val="28"/>
                      <w:lang w:val="es-ES"/>
                    </w:rPr>
                    <m:t xml:space="preserve"> </m:t>
                  </m:r>
                  <m:r>
                    <w:rPr>
                      <w:rFonts w:ascii="Cambria Math" w:hAnsi="Cambria Math"/>
                      <w:color w:val="000000" w:themeColor="text1"/>
                      <w:sz w:val="28"/>
                      <w:szCs w:val="28"/>
                    </w:rPr>
                    <m:t>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r w:rsidRPr="00A018BD">
              <w:rPr>
                <w:i/>
                <w:iCs/>
                <w:color w:val="000000" w:themeColor="text1"/>
              </w:rPr>
              <w:t>goCont</w:t>
            </w:r>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r w:rsidRPr="00A018BD">
              <w:rPr>
                <w:i/>
                <w:iCs/>
                <w:color w:val="000000" w:themeColor="text1"/>
              </w:rPr>
              <w:t xml:space="preserve">goCont </w:t>
            </w:r>
            <w:r w:rsidRPr="00A018BD">
              <w:rPr>
                <w:color w:val="000000" w:themeColor="text1"/>
              </w:rPr>
              <w:t>= viab.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r w:rsidRPr="00A018BD">
              <w:rPr>
                <w:i/>
                <w:iCs/>
                <w:color w:val="000000" w:themeColor="text1"/>
              </w:rPr>
              <w:t>outSB</w:t>
            </w:r>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r w:rsidRPr="00A018BD">
              <w:rPr>
                <w:i/>
                <w:iCs/>
                <w:color w:val="000000" w:themeColor="text1"/>
              </w:rPr>
              <w:t>outSB</w:t>
            </w:r>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r w:rsidRPr="00A018BD">
              <w:rPr>
                <w:i/>
                <w:iCs/>
                <w:color w:val="000000" w:themeColor="text1"/>
              </w:rPr>
              <w:t>goSB</w:t>
            </w:r>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r w:rsidRPr="00A018BD">
              <w:rPr>
                <w:i/>
                <w:iCs/>
                <w:color w:val="000000" w:themeColor="text1"/>
              </w:rPr>
              <w:t>goSB</w:t>
            </w:r>
            <w:r w:rsidRPr="00A018BD">
              <w:rPr>
                <w:color w:val="000000" w:themeColor="text1"/>
              </w:rPr>
              <w:t xml:space="preserve"> = viab.rat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r w:rsidRPr="00A018BD">
              <w:rPr>
                <w:i/>
                <w:iCs/>
                <w:color w:val="000000" w:themeColor="text1"/>
              </w:rPr>
              <w:lastRenderedPageBreak/>
              <w:t>staySB</w:t>
            </w:r>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r w:rsidRPr="00A018BD">
              <w:rPr>
                <w:i/>
                <w:iCs/>
                <w:color w:val="000000" w:themeColor="text1"/>
              </w:rPr>
              <w:t xml:space="preserve">staySB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 xml:space="preserve">) = </w:t>
            </w:r>
            <w:r w:rsidRPr="00A018BD">
              <w:rPr>
                <w:i/>
                <w:iCs/>
                <w:color w:val="000000" w:themeColor="text1"/>
              </w:rPr>
              <w:t xml:space="preserve">N </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s</w:t>
            </w:r>
            <w:r w:rsidRPr="00A018BD">
              <w:rPr>
                <w:rFonts w:eastAsia="MS Gothic"/>
                <w:color w:val="000000" w:themeColor="text1"/>
              </w:rPr>
              <w:t>, σ</w:t>
            </w:r>
            <w:r w:rsidRPr="00A018BD">
              <w:rPr>
                <w:rFonts w:eastAsia="MS Gothic"/>
                <w:color w:val="000000" w:themeColor="text1"/>
                <w:vertAlign w:val="subscript"/>
              </w:rPr>
              <w:t>s</w:t>
            </w:r>
            <w:r w:rsidRPr="00A018BD">
              <w:rPr>
                <w:rFonts w:eastAsia="MS Gothic"/>
                <w:color w:val="000000" w:themeColor="text1"/>
              </w:rPr>
              <w:t>);                                         μ</w:t>
            </w:r>
            <w:r w:rsidRPr="00A018BD">
              <w:rPr>
                <w:rFonts w:eastAsia="MS Gothic"/>
                <w:color w:val="000000" w:themeColor="text1"/>
                <w:vertAlign w:val="subscript"/>
              </w:rPr>
              <w:t xml:space="preserve">s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 ;                    σ</w:t>
            </w:r>
            <w:r w:rsidRPr="00A018BD">
              <w:rPr>
                <w:rFonts w:eastAsia="MS Gothic"/>
                <w:color w:val="000000" w:themeColor="text1"/>
                <w:vertAlign w:val="subscript"/>
              </w:rPr>
              <w:t>s</w:t>
            </w:r>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r</w:t>
            </w:r>
            <w:r w:rsidRPr="00A018BD">
              <w:rPr>
                <w:rFonts w:eastAsia="MS Gothic"/>
                <w:color w:val="000000" w:themeColor="text1"/>
              </w:rPr>
              <w:t>, σ</w:t>
            </w:r>
            <w:r w:rsidRPr="00A018BD">
              <w:rPr>
                <w:rFonts w:eastAsia="MS Gothic"/>
                <w:color w:val="000000" w:themeColor="text1"/>
                <w:vertAlign w:val="subscript"/>
              </w:rPr>
              <w:t>r</w:t>
            </w:r>
            <w:r w:rsidRPr="00A018BD">
              <w:rPr>
                <w:rFonts w:eastAsia="MS Gothic"/>
                <w:color w:val="000000" w:themeColor="text1"/>
              </w:rPr>
              <w:t>);                                       μ</w:t>
            </w:r>
            <w:r w:rsidRPr="00A018BD">
              <w:rPr>
                <w:rFonts w:eastAsia="MS Gothic"/>
                <w:color w:val="000000" w:themeColor="text1"/>
                <w:vertAlign w:val="subscript"/>
              </w:rPr>
              <w:t xml:space="preserve">r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r w:rsidRPr="00A018BD">
              <w:rPr>
                <w:rFonts w:eastAsia="MS Gothic"/>
                <w:color w:val="000000" w:themeColor="text1"/>
              </w:rPr>
              <w:t>σ</w:t>
            </w:r>
            <w:r w:rsidRPr="00A018BD">
              <w:rPr>
                <w:rFonts w:eastAsia="MS Gothic"/>
                <w:color w:val="000000" w:themeColor="text1"/>
                <w:vertAlign w:val="subscript"/>
              </w:rPr>
              <w:t>r</w:t>
            </w:r>
            <w:r w:rsidRPr="00A018BD">
              <w:rPr>
                <w:rFonts w:eastAsia="MS Gothic"/>
                <w:color w:val="000000" w:themeColor="text1"/>
              </w:rPr>
              <w:t xml:space="preserve"> = stnd.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5D15F40D"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near 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however our seed study had a much smaller sample size, reduc</w:t>
      </w:r>
      <w:r w:rsidR="00DD4037">
        <w:rPr>
          <w:color w:val="000000" w:themeColor="text1"/>
        </w:rPr>
        <w:t>ing</w:t>
      </w:r>
      <w:r w:rsidR="00B055AE" w:rsidRPr="00A018BD">
        <w:rPr>
          <w:color w:val="000000" w:themeColor="text1"/>
        </w:rPr>
        <w:t xml:space="preserve"> the </w:t>
      </w:r>
      <w:r w:rsidR="00DD4037">
        <w:rPr>
          <w:color w:val="000000" w:themeColor="text1"/>
        </w:rPr>
        <w:t>reliability</w:t>
      </w:r>
      <w:r w:rsidR="00DD4037" w:rsidRPr="00A018BD">
        <w:rPr>
          <w:color w:val="000000" w:themeColor="text1"/>
        </w:rPr>
        <w:t xml:space="preserve"> </w:t>
      </w:r>
      <w:r w:rsidR="00B055AE" w:rsidRPr="00A018BD">
        <w:rPr>
          <w:color w:val="000000" w:themeColor="text1"/>
        </w:rPr>
        <w:t>of our result. However, it is still likely that</w:t>
      </w:r>
      <w:r w:rsidR="00751998" w:rsidRPr="00A018BD">
        <w:rPr>
          <w:color w:val="000000" w:themeColor="text1"/>
        </w:rPr>
        <w:t xml:space="preserve"> </w:t>
      </w:r>
      <w:r w:rsidR="002F7AAC" w:rsidRPr="00A018BD">
        <w:rPr>
          <w:color w:val="000000" w:themeColor="text1"/>
        </w:rPr>
        <w:t xml:space="preserve">true germination rates are </w:t>
      </w:r>
      <w:r w:rsidR="002F7AAC" w:rsidRPr="00A018BD">
        <w:rPr>
          <w:color w:val="000000" w:themeColor="text1"/>
        </w:rPr>
        <w:lastRenderedPageBreak/>
        <w:t xml:space="preserve">much lower than those identified in greenhouse conditions, so we reduced the germination rate identified </w:t>
      </w:r>
      <w:r w:rsidR="00DD4037">
        <w:rPr>
          <w:color w:val="000000" w:themeColor="text1"/>
        </w:rPr>
        <w:t>by</w:t>
      </w:r>
      <w:r w:rsidR="00DD4037" w:rsidRPr="00A018BD">
        <w:rPr>
          <w:color w:val="000000" w:themeColor="text1"/>
        </w:rPr>
        <w:t xml:space="preserve"> </w:t>
      </w:r>
      <w:r w:rsidR="002F7AAC" w:rsidRPr="00A018BD">
        <w:rPr>
          <w:color w:val="000000" w:themeColor="text1"/>
        </w:rPr>
        <w:t>Burgess et al. by 20%.</w:t>
      </w:r>
      <w:r w:rsidR="005E667C" w:rsidRPr="00A018BD">
        <w:rPr>
          <w:color w:val="000000" w:themeColor="text1"/>
        </w:rPr>
        <w:t xml:space="preserve"> </w:t>
      </w:r>
      <w:r w:rsidR="00461866" w:rsidRPr="00A018BD">
        <w:rPr>
          <w:color w:val="000000" w:themeColor="text1"/>
        </w:rPr>
        <w:t>The</w:t>
      </w:r>
      <w:r w:rsidR="00DD4037">
        <w:rPr>
          <w:color w:val="000000" w:themeColor="text1"/>
        </w:rPr>
        <w:t xml:space="preserve"> following</w:t>
      </w:r>
      <w:r w:rsidR="00461866" w:rsidRPr="00A018BD">
        <w:rPr>
          <w:color w:val="000000" w:themeColor="text1"/>
        </w:rPr>
        <w:t xml:space="preserve"> parameters we</w:t>
      </w:r>
      <w:ins w:id="36" w:author="Microsoft Office User" w:date="2022-04-05T15:34:00Z">
        <w:r w:rsidR="007C06F9">
          <w:rPr>
            <w:color w:val="000000" w:themeColor="text1"/>
          </w:rPr>
          <w:t>re</w:t>
        </w:r>
      </w:ins>
      <w:r w:rsidR="00461866" w:rsidRPr="00A018BD">
        <w:rPr>
          <w:color w:val="000000" w:themeColor="text1"/>
        </w:rPr>
        <w:t xml:space="preserv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viab.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1896D180"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w:t>
      </w:r>
      <w:commentRangeStart w:id="37"/>
      <w:commentRangeStart w:id="38"/>
      <w:r w:rsidR="00DB686C" w:rsidRPr="00A018BD">
        <w:rPr>
          <w:color w:val="000000" w:themeColor="text1"/>
        </w:rPr>
        <w:t>minimum observed plant size</w:t>
      </w:r>
      <w:commentRangeEnd w:id="37"/>
      <w:r w:rsidR="003D5485">
        <w:rPr>
          <w:rStyle w:val="CommentReference"/>
          <w:rFonts w:asciiTheme="minorHAnsi" w:eastAsiaTheme="minorHAnsi" w:hAnsiTheme="minorHAnsi" w:cstheme="minorBidi"/>
        </w:rPr>
        <w:commentReference w:id="37"/>
      </w:r>
      <w:commentRangeEnd w:id="38"/>
      <w:r w:rsidR="002C7BEA">
        <w:rPr>
          <w:rStyle w:val="CommentReference"/>
          <w:rFonts w:asciiTheme="minorHAnsi" w:eastAsiaTheme="minorHAnsi" w:hAnsiTheme="minorHAnsi" w:cstheme="minorBidi"/>
        </w:rPr>
        <w:commentReference w:id="38"/>
      </w:r>
      <w:r w:rsidR="00DB686C" w:rsidRPr="00A018BD">
        <w:rPr>
          <w:color w:val="000000" w:themeColor="text1"/>
        </w:rPr>
        <w:t>.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D4037">
        <w:rPr>
          <w:color w:val="000000" w:themeColor="text1"/>
        </w:rPr>
        <w:t xml:space="preserve">the </w:t>
      </w:r>
      <w:r w:rsidR="00DB686C" w:rsidRPr="00A018BD">
        <w:rPr>
          <w:color w:val="000000" w:themeColor="text1"/>
        </w:rPr>
        <w:t xml:space="preserve">asymptotic </w:t>
      </w:r>
      <w:r w:rsidR="00F5682B" w:rsidRPr="00A018BD">
        <w:rPr>
          <w:color w:val="000000" w:themeColor="text1"/>
        </w:rPr>
        <w:t>population growth rate</w:t>
      </w:r>
      <w:r w:rsidR="00DD4037">
        <w:rPr>
          <w:color w:val="000000" w:themeColor="text1"/>
        </w:rPr>
        <w:t xml:space="preserve"> (</w:t>
      </w:r>
      <w:r w:rsidR="00341BFA" w:rsidRPr="00A018BD">
        <w:rPr>
          <w:rFonts w:eastAsia="HGSMinchoE"/>
          <w:color w:val="000000" w:themeColor="text1"/>
        </w:rPr>
        <w:t>λ</w:t>
      </w:r>
      <w:r w:rsidR="00DD4037">
        <w:rPr>
          <w:rFonts w:eastAsia="HGSMinchoE"/>
          <w:color w:val="000000" w:themeColor="text1"/>
        </w:rPr>
        <w:t>)</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w:t>
      </w:r>
      <w:commentRangeStart w:id="39"/>
      <w:commentRangeStart w:id="40"/>
      <w:r w:rsidR="001B178F" w:rsidRPr="00A018BD">
        <w:rPr>
          <w:rFonts w:eastAsia="HGSMinchoE"/>
          <w:color w:val="000000" w:themeColor="text1"/>
        </w:rPr>
        <w:t>1000 iterations of bootstrap resampling</w:t>
      </w:r>
      <w:commentRangeEnd w:id="39"/>
      <w:r w:rsidR="003D5485">
        <w:rPr>
          <w:rStyle w:val="CommentReference"/>
          <w:rFonts w:asciiTheme="minorHAnsi" w:eastAsiaTheme="minorHAnsi" w:hAnsiTheme="minorHAnsi" w:cstheme="minorBidi"/>
        </w:rPr>
        <w:commentReference w:id="39"/>
      </w:r>
      <w:commentRangeEnd w:id="40"/>
      <w:r w:rsidR="002C7BEA">
        <w:rPr>
          <w:rStyle w:val="CommentReference"/>
          <w:rFonts w:asciiTheme="minorHAnsi" w:eastAsiaTheme="minorHAnsi" w:hAnsiTheme="minorHAnsi" w:cstheme="minorBidi"/>
        </w:rPr>
        <w:commentReference w:id="40"/>
      </w:r>
      <w:r w:rsidR="001B178F" w:rsidRPr="00A018BD">
        <w:rPr>
          <w:rFonts w:eastAsia="HGSMinchoE"/>
          <w:color w:val="000000" w:themeColor="text1"/>
        </w:rPr>
        <w:t xml:space="preserve">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w:t>
      </w:r>
      <w:r w:rsidR="00DD4037">
        <w:rPr>
          <w:rFonts w:eastAsia="HGSMinchoE"/>
          <w:color w:val="000000" w:themeColor="text1"/>
        </w:rPr>
        <w:t xml:space="preserve">as </w:t>
      </w:r>
      <w:r w:rsidR="001B178F" w:rsidRPr="00A018BD">
        <w:rPr>
          <w:rFonts w:eastAsia="HGSMinchoE"/>
          <w:color w:val="000000" w:themeColor="text1"/>
        </w:rPr>
        <w:t xml:space="preserve">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commentRangeStart w:id="41"/>
      <w:r w:rsidR="00FC776B" w:rsidRPr="00A018BD">
        <w:rPr>
          <w:rFonts w:eastAsia="HGSMinchoE"/>
          <w:color w:val="000000" w:themeColor="text1"/>
        </w:rPr>
        <w:t>.</w:t>
      </w:r>
      <w:r w:rsidR="00130FD4" w:rsidRPr="00A018BD">
        <w:rPr>
          <w:rFonts w:eastAsia="HGSMinchoE"/>
          <w:color w:val="000000" w:themeColor="text1"/>
        </w:rPr>
        <w:t xml:space="preserve"> These vital rates and IPMs</w:t>
      </w:r>
      <w:commentRangeEnd w:id="41"/>
      <w:r w:rsidR="003D5485">
        <w:rPr>
          <w:rStyle w:val="CommentReference"/>
          <w:rFonts w:asciiTheme="minorHAnsi" w:eastAsiaTheme="minorHAnsi" w:hAnsiTheme="minorHAnsi" w:cstheme="minorBidi"/>
        </w:rPr>
        <w:commentReference w:id="41"/>
      </w:r>
      <w:r w:rsidR="00130FD4" w:rsidRPr="00A018BD">
        <w:rPr>
          <w:rFonts w:eastAsia="HGSMinchoE"/>
          <w:color w:val="000000" w:themeColor="text1"/>
        </w:rPr>
        <w:t xml:space="preserve">, as well as the information derived from them, were used to evaluate the importance of </w:t>
      </w:r>
      <w:r w:rsidR="00130FD4" w:rsidRPr="00A018BD">
        <w:rPr>
          <w:rFonts w:eastAsia="HGSMinchoE"/>
          <w:color w:val="000000" w:themeColor="text1"/>
        </w:rPr>
        <w:lastRenderedPageBreak/>
        <w:t xml:space="preserve">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57856572" w14:textId="7768C423" w:rsidR="009E1326" w:rsidRDefault="009E1326" w:rsidP="00C378AF">
      <w:pPr>
        <w:pStyle w:val="NormalWeb"/>
        <w:spacing w:line="480" w:lineRule="auto"/>
        <w:rPr>
          <w:rFonts w:eastAsia="HGSMinchoE"/>
          <w:i/>
          <w:iCs/>
          <w:color w:val="000000" w:themeColor="text1"/>
        </w:rPr>
      </w:pPr>
      <w:r>
        <w:rPr>
          <w:rFonts w:eastAsia="HGSMinchoE"/>
          <w:i/>
          <w:iCs/>
          <w:color w:val="000000" w:themeColor="text1"/>
        </w:rPr>
        <w:t xml:space="preserve">Objective 2: </w:t>
      </w:r>
      <w:r w:rsidR="001A55D5" w:rsidRPr="00A018BD">
        <w:rPr>
          <w:rFonts w:eastAsia="HGSMinchoE"/>
          <w:i/>
          <w:iCs/>
          <w:color w:val="000000" w:themeColor="text1"/>
        </w:rPr>
        <w:t>Evaluating Persistence Mechanisms</w:t>
      </w:r>
    </w:p>
    <w:p w14:paraId="63B556F9" w14:textId="387FB349" w:rsidR="007F1844" w:rsidRPr="00ED2863" w:rsidRDefault="00130FD4" w:rsidP="00C378AF">
      <w:pPr>
        <w:pStyle w:val="NormalWeb"/>
        <w:spacing w:line="480" w:lineRule="auto"/>
        <w:rPr>
          <w:rFonts w:eastAsia="HGSMinchoE"/>
          <w:color w:val="000000" w:themeColor="text1"/>
        </w:rPr>
      </w:pPr>
      <w:commentRangeStart w:id="42"/>
      <w:r w:rsidRPr="00A018BD">
        <w:rPr>
          <w:rFonts w:eastAsia="HGSMinchoE"/>
          <w:i/>
          <w:iCs/>
          <w:color w:val="000000" w:themeColor="text1"/>
        </w:rPr>
        <w:t>Negative Density Dependence</w:t>
      </w:r>
      <w:commentRangeEnd w:id="42"/>
      <w:r w:rsidR="00531913">
        <w:rPr>
          <w:rStyle w:val="CommentReference"/>
          <w:rFonts w:asciiTheme="minorHAnsi" w:eastAsiaTheme="minorHAnsi" w:hAnsiTheme="minorHAnsi" w:cstheme="minorBidi"/>
        </w:rPr>
        <w:commentReference w:id="42"/>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w:t>
      </w:r>
      <w:r w:rsidR="00F560F9" w:rsidRPr="00A018BD">
        <w:rPr>
          <w:rFonts w:eastAsia="HGSMinchoE"/>
          <w:color w:val="000000" w:themeColor="text1"/>
        </w:rPr>
        <w:t xml:space="preserve">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8274E">
        <w:rPr>
          <w:rFonts w:eastAsia="HGSMinchoE"/>
          <w:color w:val="000000" w:themeColor="text1"/>
        </w:rPr>
        <w:t xml:space="preserve"> terms</w:t>
      </w:r>
      <w:r w:rsidR="006F46F6" w:rsidRPr="00A018BD">
        <w:rPr>
          <w:rFonts w:eastAsia="HGSMinchoE"/>
          <w:color w:val="000000" w:themeColor="text1"/>
        </w:rPr>
        <w:t>.</w:t>
      </w:r>
      <w:r w:rsidR="004940D6" w:rsidRPr="00A018BD">
        <w:rPr>
          <w:rFonts w:eastAsia="HGSMinchoE"/>
          <w:color w:val="000000" w:themeColor="text1"/>
        </w:rPr>
        <w:t xml:space="preserve"> </w:t>
      </w:r>
      <w:r w:rsidR="0048274E">
        <w:rPr>
          <w:rFonts w:eastAsia="HGSMinchoE"/>
          <w:color w:val="000000" w:themeColor="text1"/>
        </w:rPr>
        <w:t xml:space="preserve">We also used results from subpopulation-level IPMs (IPMs CC-NN) for each transition to identify relationships between subpopulation size in year </w:t>
      </w:r>
      <w:r w:rsidR="0048274E">
        <w:rPr>
          <w:rFonts w:eastAsia="HGSMinchoE"/>
          <w:i/>
          <w:iCs/>
          <w:color w:val="000000" w:themeColor="text1"/>
        </w:rPr>
        <w:t xml:space="preserve">t </w:t>
      </w:r>
      <w:r w:rsidR="0048274E">
        <w:rPr>
          <w:rFonts w:eastAsia="HGSMinchoE"/>
          <w:color w:val="000000" w:themeColor="text1"/>
        </w:rPr>
        <w:t xml:space="preserve"> and l</w:t>
      </w:r>
      <w:r w:rsidR="00491E17">
        <w:rPr>
          <w:rFonts w:eastAsia="HGSMinchoE"/>
          <w:color w:val="000000" w:themeColor="text1"/>
        </w:rPr>
        <w:t>og(</w:t>
      </w:r>
      <w:r w:rsidR="00491E17" w:rsidRPr="00A018BD">
        <w:rPr>
          <w:rFonts w:eastAsia="HGSMinchoE"/>
          <w:color w:val="000000" w:themeColor="text1"/>
        </w:rPr>
        <w:t>λ</w:t>
      </w:r>
      <w:r w:rsidR="00491E17">
        <w:rPr>
          <w:rFonts w:eastAsia="HGSMinchoE"/>
          <w:color w:val="000000" w:themeColor="text1"/>
        </w:rPr>
        <w:t>)</w:t>
      </w:r>
      <w:r w:rsidR="0048274E">
        <w:rPr>
          <w:rFonts w:eastAsia="HGSMinchoE"/>
          <w:color w:val="000000" w:themeColor="text1"/>
        </w:rPr>
        <w:t xml:space="preserve"> (as shown in Fig. 1), as well as subpopulation size in year </w:t>
      </w:r>
      <w:r w:rsidR="0048274E">
        <w:rPr>
          <w:rFonts w:eastAsia="HGSMinchoE"/>
          <w:i/>
          <w:iCs/>
          <w:color w:val="000000" w:themeColor="text1"/>
        </w:rPr>
        <w:t xml:space="preserve">t </w:t>
      </w:r>
      <w:r w:rsidR="0048274E">
        <w:rPr>
          <w:rFonts w:eastAsia="HGSMinchoE"/>
          <w:color w:val="000000" w:themeColor="text1"/>
        </w:rPr>
        <w:t xml:space="preserve">and the ratio of population size in year </w:t>
      </w:r>
      <w:r w:rsidR="0048274E">
        <w:rPr>
          <w:rFonts w:eastAsia="HGSMinchoE"/>
          <w:i/>
          <w:iCs/>
          <w:color w:val="000000" w:themeColor="text1"/>
        </w:rPr>
        <w:t>t+1</w:t>
      </w:r>
      <w:r w:rsidR="0048274E">
        <w:rPr>
          <w:rFonts w:eastAsia="HGSMinchoE"/>
          <w:color w:val="000000" w:themeColor="text1"/>
        </w:rPr>
        <w:t xml:space="preserve"> and subpopulation size in year </w:t>
      </w:r>
      <w:r w:rsidR="0048274E">
        <w:rPr>
          <w:rFonts w:eastAsia="HGSMinchoE"/>
          <w:i/>
          <w:iCs/>
          <w:color w:val="000000" w:themeColor="text1"/>
        </w:rPr>
        <w:t>t</w:t>
      </w:r>
      <w:r w:rsidR="0048274E">
        <w:rPr>
          <w:rFonts w:eastAsia="HGSMinchoE"/>
          <w:color w:val="000000" w:themeColor="text1"/>
        </w:rPr>
        <w:t xml:space="preserve">. </w:t>
      </w:r>
      <w:r w:rsidR="00A96A13">
        <w:rPr>
          <w:rFonts w:eastAsia="HGSMinchoE"/>
          <w:color w:val="000000" w:themeColor="text1"/>
        </w:rPr>
        <w:t>In addition to population size information and log(</w:t>
      </w:r>
      <w:r w:rsidR="00A96A13" w:rsidRPr="00A018BD">
        <w:rPr>
          <w:rFonts w:eastAsia="HGSMinchoE"/>
          <w:color w:val="000000" w:themeColor="text1"/>
        </w:rPr>
        <w:t>λ</w:t>
      </w:r>
      <w:r w:rsidR="00A96A13">
        <w:rPr>
          <w:rFonts w:eastAsia="HGSMinchoE"/>
          <w:color w:val="000000" w:themeColor="text1"/>
        </w:rPr>
        <w:t>) values from our IPMs, we also used population sizes and log(</w:t>
      </w:r>
      <w:r w:rsidR="00A96A13" w:rsidRPr="00A018BD">
        <w:rPr>
          <w:rFonts w:eastAsia="HGSMinchoE"/>
          <w:color w:val="000000" w:themeColor="text1"/>
        </w:rPr>
        <w:t>λ</w:t>
      </w:r>
      <w:r w:rsidR="00A96A13">
        <w:rPr>
          <w:rFonts w:eastAsia="HGSMinchoE"/>
          <w:color w:val="000000" w:themeColor="text1"/>
        </w:rPr>
        <w:t xml:space="preserve">) values from a previously-published demographic study of </w:t>
      </w:r>
      <w:r w:rsidR="00A96A13">
        <w:rPr>
          <w:rFonts w:eastAsia="HGSMinchoE"/>
          <w:i/>
          <w:iCs/>
          <w:color w:val="000000" w:themeColor="text1"/>
        </w:rPr>
        <w:t>O. coloradensis</w:t>
      </w:r>
      <w:r w:rsidR="00A96A13">
        <w:rPr>
          <w:rFonts w:eastAsia="HGSMinchoE"/>
          <w:color w:val="000000" w:themeColor="text1"/>
        </w:rPr>
        <w:t xml:space="preserve"> at the three FEWAFB subpopulations that we also monitored </w:t>
      </w:r>
      <w:r w:rsidR="00A96A13">
        <w:rPr>
          <w:rFonts w:eastAsia="HGSMinchoE"/>
          <w:color w:val="000000" w:themeColor="text1"/>
        </w:rPr>
        <w:fldChar w:fldCharType="begin" w:fldLock="1"/>
      </w:r>
      <w:r w:rsidR="00E055FB">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A96A13">
        <w:rPr>
          <w:rFonts w:eastAsia="HGSMinchoE"/>
          <w:color w:val="000000" w:themeColor="text1"/>
        </w:rPr>
        <w:fldChar w:fldCharType="separate"/>
      </w:r>
      <w:r w:rsidR="00A96A13" w:rsidRPr="00A96A13">
        <w:rPr>
          <w:rFonts w:eastAsia="HGSMinchoE"/>
          <w:noProof/>
          <w:color w:val="000000" w:themeColor="text1"/>
        </w:rPr>
        <w:t>(Floyd and Ranker 1998)</w:t>
      </w:r>
      <w:r w:rsidR="00A96A13">
        <w:rPr>
          <w:rFonts w:eastAsia="HGSMinchoE"/>
          <w:color w:val="000000" w:themeColor="text1"/>
        </w:rPr>
        <w:fldChar w:fldCharType="end"/>
      </w:r>
      <w:r w:rsidR="00A96A13">
        <w:rPr>
          <w:rFonts w:eastAsia="HGSMinchoE"/>
          <w:color w:val="000000" w:themeColor="text1"/>
        </w:rPr>
        <w:t xml:space="preserve">. </w:t>
      </w:r>
      <w:r w:rsidR="008C7FD0">
        <w:rPr>
          <w:rFonts w:eastAsia="HGSMinchoE"/>
          <w:color w:val="000000" w:themeColor="text1"/>
        </w:rPr>
        <w:t xml:space="preserve"> </w:t>
      </w:r>
      <w:commentRangeStart w:id="43"/>
      <w:commentRangeStart w:id="44"/>
      <w:r w:rsidR="008C7FD0">
        <w:rPr>
          <w:rFonts w:eastAsia="HGSMinchoE"/>
          <w:color w:val="000000" w:themeColor="text1"/>
        </w:rPr>
        <w:t xml:space="preserve">A negative relationship between population size in year </w:t>
      </w:r>
      <w:r w:rsidR="008C7FD0">
        <w:rPr>
          <w:rFonts w:eastAsia="HGSMinchoE"/>
          <w:i/>
          <w:iCs/>
          <w:color w:val="000000" w:themeColor="text1"/>
        </w:rPr>
        <w:t>t</w:t>
      </w:r>
      <w:r w:rsidR="008C7FD0">
        <w:rPr>
          <w:rFonts w:eastAsia="HGSMinchoE"/>
          <w:color w:val="000000" w:themeColor="text1"/>
        </w:rPr>
        <w:t xml:space="preserve"> </w:t>
      </w:r>
      <w:r w:rsidR="008C7FD0" w:rsidRPr="008C7FD0">
        <w:rPr>
          <w:rFonts w:eastAsia="HGSMinchoE"/>
          <w:color w:val="000000" w:themeColor="text1"/>
        </w:rPr>
        <w:t>and</w:t>
      </w:r>
      <w:r w:rsidR="008C7FD0">
        <w:rPr>
          <w:rFonts w:eastAsia="HGSMinchoE"/>
          <w:color w:val="000000" w:themeColor="text1"/>
        </w:rPr>
        <w:t xml:space="preserve"> either log(</w:t>
      </w:r>
      <w:r w:rsidR="008C7FD0" w:rsidRPr="00A018BD">
        <w:rPr>
          <w:rFonts w:eastAsia="HGSMinchoE"/>
          <w:color w:val="000000" w:themeColor="text1"/>
        </w:rPr>
        <w:t>λ</w:t>
      </w:r>
      <w:r w:rsidR="008C7FD0">
        <w:rPr>
          <w:rFonts w:eastAsia="HGSMinchoE"/>
          <w:color w:val="000000" w:themeColor="text1"/>
        </w:rPr>
        <w:t xml:space="preserve">) or the ratio of population size in year </w:t>
      </w:r>
      <w:r w:rsidR="008C7FD0">
        <w:rPr>
          <w:rFonts w:eastAsia="HGSMinchoE"/>
          <w:i/>
          <w:iCs/>
          <w:color w:val="000000" w:themeColor="text1"/>
        </w:rPr>
        <w:t>t + 1</w:t>
      </w:r>
      <w:r w:rsidR="008C7FD0">
        <w:rPr>
          <w:rFonts w:eastAsia="HGSMinchoE"/>
          <w:color w:val="000000" w:themeColor="text1"/>
        </w:rPr>
        <w:t xml:space="preserve"> to population size in year </w:t>
      </w:r>
      <w:r w:rsidR="008C7FD0">
        <w:rPr>
          <w:rFonts w:eastAsia="HGSMinchoE"/>
          <w:i/>
          <w:iCs/>
          <w:color w:val="000000" w:themeColor="text1"/>
        </w:rPr>
        <w:t>t</w:t>
      </w:r>
      <w:r w:rsidR="008C7FD0">
        <w:rPr>
          <w:rFonts w:eastAsia="HGSMinchoE"/>
          <w:color w:val="000000" w:themeColor="text1"/>
        </w:rPr>
        <w:t xml:space="preserve"> would provide evidence for negative density dependence. </w:t>
      </w:r>
      <w:commentRangeEnd w:id="43"/>
      <w:r w:rsidR="004F2D2E">
        <w:rPr>
          <w:rStyle w:val="CommentReference"/>
          <w:rFonts w:asciiTheme="minorHAnsi" w:eastAsiaTheme="minorHAnsi" w:hAnsiTheme="minorHAnsi" w:cstheme="minorBidi"/>
        </w:rPr>
        <w:commentReference w:id="43"/>
      </w:r>
      <w:commentRangeEnd w:id="44"/>
      <w:r w:rsidR="00035E45">
        <w:rPr>
          <w:rStyle w:val="CommentReference"/>
          <w:rFonts w:asciiTheme="minorHAnsi" w:eastAsiaTheme="minorHAnsi" w:hAnsiTheme="minorHAnsi" w:cstheme="minorBidi"/>
        </w:rPr>
        <w:commentReference w:id="44"/>
      </w:r>
    </w:p>
    <w:p w14:paraId="4FD6D240" w14:textId="262D1402" w:rsidR="001D6C46" w:rsidRPr="00A018BD" w:rsidRDefault="00130FD4" w:rsidP="00C378AF">
      <w:pPr>
        <w:pStyle w:val="NormalWeb"/>
        <w:spacing w:line="480" w:lineRule="auto"/>
        <w:rPr>
          <w:rFonts w:eastAsia="HGSMinchoE"/>
          <w:i/>
          <w:iCs/>
          <w:color w:val="000000" w:themeColor="text1"/>
        </w:rPr>
      </w:pPr>
      <w:r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4026FE" w:rsidRPr="004026FE">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w:t>
      </w:r>
      <w:r w:rsidR="001D6C46" w:rsidRPr="00A018BD">
        <w:rPr>
          <w:rFonts w:eastAsia="HGSMinchoE"/>
          <w:color w:val="000000" w:themeColor="text1"/>
        </w:rPr>
        <w:lastRenderedPageBreak/>
        <w:t xml:space="preserve">this would be evidence for demographic compensation. </w:t>
      </w:r>
      <w:commentRangeStart w:id="45"/>
      <w:commentRangeStart w:id="46"/>
      <w:r w:rsidR="001D6C46" w:rsidRPr="00A018BD">
        <w:rPr>
          <w:rFonts w:eastAsia="HGSMinchoE"/>
          <w:color w:val="000000" w:themeColor="text1"/>
        </w:rPr>
        <w:t xml:space="preserve">For this correlation analysis </w:t>
      </w:r>
      <w:commentRangeEnd w:id="45"/>
      <w:r w:rsidR="00C472C5">
        <w:rPr>
          <w:rStyle w:val="CommentReference"/>
          <w:rFonts w:asciiTheme="minorHAnsi" w:eastAsiaTheme="minorHAnsi" w:hAnsiTheme="minorHAnsi" w:cstheme="minorBidi"/>
        </w:rPr>
        <w:commentReference w:id="45"/>
      </w:r>
      <w:commentRangeEnd w:id="46"/>
      <w:r w:rsidR="007C032F">
        <w:rPr>
          <w:rStyle w:val="CommentReference"/>
          <w:rFonts w:asciiTheme="minorHAnsi" w:eastAsiaTheme="minorHAnsi" w:hAnsiTheme="minorHAnsi" w:cstheme="minorBidi"/>
        </w:rPr>
        <w:commentReference w:id="46"/>
      </w:r>
      <w:r w:rsidR="001D6C46" w:rsidRPr="00A018BD">
        <w:rPr>
          <w:rFonts w:eastAsia="HGSMinchoE"/>
          <w:color w:val="000000" w:themeColor="text1"/>
        </w:rPr>
        <w:t xml:space="preserve">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Villellas et al. </w:t>
      </w:r>
      <w:r w:rsidR="0041741A"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r w:rsidR="0045627E">
        <w:rPr>
          <w:rFonts w:eastAsia="HGSMinchoE"/>
          <w:color w:val="000000" w:themeColor="text1"/>
        </w:rPr>
        <w:t xml:space="preserve"> A significant negative correlation between environmental </w:t>
      </w:r>
      <w:r w:rsidR="008C7FD0">
        <w:rPr>
          <w:rFonts w:eastAsia="HGSMinchoE"/>
          <w:color w:val="000000" w:themeColor="text1"/>
        </w:rPr>
        <w:t xml:space="preserve">covariate </w:t>
      </w:r>
      <w:r w:rsidR="0045627E">
        <w:rPr>
          <w:rFonts w:eastAsia="HGSMinchoE"/>
          <w:color w:val="000000" w:themeColor="text1"/>
        </w:rPr>
        <w:t>coefficient</w:t>
      </w:r>
      <w:r w:rsidR="008C7FD0">
        <w:rPr>
          <w:rFonts w:eastAsia="HGSMinchoE"/>
          <w:color w:val="000000" w:themeColor="text1"/>
        </w:rPr>
        <w:t>s in different vital rate models would provide evidence for demographic compensation</w:t>
      </w:r>
      <w:r w:rsidR="00B35829">
        <w:rPr>
          <w:rFonts w:eastAsia="HGSMinchoE"/>
          <w:color w:val="000000" w:themeColor="text1"/>
        </w:rPr>
        <w:t xml:space="preserve"> (Fig. 1)</w:t>
      </w:r>
      <w:r w:rsidR="008C7FD0">
        <w:rPr>
          <w:rFonts w:eastAsia="HGSMinchoE"/>
          <w:color w:val="000000" w:themeColor="text1"/>
        </w:rPr>
        <w:t xml:space="preserve">. </w:t>
      </w:r>
    </w:p>
    <w:p w14:paraId="3789BF55" w14:textId="7CA43EDB" w:rsidR="00BB3449" w:rsidRPr="00C770D9" w:rsidRDefault="001A55D5" w:rsidP="00C378AF">
      <w:pPr>
        <w:pStyle w:val="NormalWeb"/>
        <w:spacing w:line="480" w:lineRule="auto"/>
        <w:rPr>
          <w:rFonts w:eastAsia="HGSMinchoE"/>
          <w:iCs/>
          <w:color w:val="000000" w:themeColor="text1"/>
        </w:rPr>
      </w:pPr>
      <w:commentRangeStart w:id="47"/>
      <w:commentRangeStart w:id="48"/>
      <w:r w:rsidRPr="00A018BD">
        <w:rPr>
          <w:rFonts w:eastAsia="HGSMinchoE"/>
          <w:i/>
          <w:iCs/>
          <w:color w:val="000000" w:themeColor="text1"/>
        </w:rPr>
        <w:t>Vital Rate Buffering</w:t>
      </w:r>
      <w:commentRangeEnd w:id="47"/>
      <w:r w:rsidR="009C2654">
        <w:rPr>
          <w:rStyle w:val="CommentReference"/>
          <w:rFonts w:asciiTheme="minorHAnsi" w:eastAsiaTheme="minorHAnsi" w:hAnsiTheme="minorHAnsi" w:cstheme="minorBidi"/>
        </w:rPr>
        <w:commentReference w:id="47"/>
      </w:r>
      <w:commentRangeEnd w:id="48"/>
      <w:r w:rsidR="005539DD">
        <w:rPr>
          <w:rStyle w:val="CommentReference"/>
          <w:rFonts w:asciiTheme="minorHAnsi" w:eastAsiaTheme="minorHAnsi" w:hAnsiTheme="minorHAnsi" w:cstheme="minorBidi"/>
        </w:rPr>
        <w:commentReference w:id="48"/>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w:t>
      </w:r>
      <w:r w:rsidR="00D1713F">
        <w:rPr>
          <w:rFonts w:eastAsia="HGSMinchoE"/>
          <w:iCs/>
          <w:color w:val="000000" w:themeColor="text1"/>
        </w:rPr>
        <w:t>quartile coefficient of variation</w:t>
      </w:r>
      <w:r w:rsidR="00BB3449" w:rsidRPr="00A018BD">
        <w:rPr>
          <w:rFonts w:eastAsia="HGSMinchoE"/>
          <w:iCs/>
          <w:color w:val="000000" w:themeColor="text1"/>
        </w:rPr>
        <w:t xml:space="preserve"> of each vital rate parameter to </w:t>
      </w:r>
      <w:r w:rsidR="008C7FD0">
        <w:rPr>
          <w:rFonts w:eastAsia="HGSMinchoE"/>
          <w:iCs/>
          <w:color w:val="000000" w:themeColor="text1"/>
        </w:rPr>
        <w:t xml:space="preserve">the absolute value of </w:t>
      </w:r>
      <w:r w:rsidR="00BB3449" w:rsidRPr="00A018BD">
        <w:rPr>
          <w:rFonts w:eastAsia="HGSMinchoE"/>
          <w:iCs/>
          <w:color w:val="000000" w:themeColor="text1"/>
        </w:rPr>
        <w:t xml:space="preserve">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t>
      </w:r>
      <w:r w:rsidR="00D1713F">
        <w:rPr>
          <w:rFonts w:eastAsia="HGSMinchoE"/>
          <w:iCs/>
          <w:color w:val="000000" w:themeColor="text1"/>
        </w:rPr>
        <w:t xml:space="preserve">The quartile coefficient of </w:t>
      </w:r>
      <w:r w:rsidR="00397D82">
        <w:rPr>
          <w:rFonts w:eastAsia="HGSMinchoE"/>
          <w:iCs/>
          <w:color w:val="000000" w:themeColor="text1"/>
        </w:rPr>
        <w:t>dispersion</w:t>
      </w:r>
      <w:r w:rsidR="00D1713F">
        <w:rPr>
          <w:rFonts w:eastAsia="HGSMinchoE"/>
          <w:iCs/>
          <w:color w:val="000000" w:themeColor="text1"/>
        </w:rPr>
        <w:t xml:space="preserve"> </w:t>
      </w:r>
      <w:r w:rsidR="00B70567">
        <w:rPr>
          <w:rFonts w:eastAsia="HGSMinchoE"/>
          <w:iCs/>
          <w:color w:val="000000" w:themeColor="text1"/>
        </w:rPr>
        <w:t>(QC</w:t>
      </w:r>
      <w:r w:rsidR="00397D82">
        <w:rPr>
          <w:rFonts w:eastAsia="HGSMinchoE"/>
          <w:iCs/>
          <w:color w:val="000000" w:themeColor="text1"/>
        </w:rPr>
        <w:t>D</w:t>
      </w:r>
      <w:r w:rsidR="00B70567">
        <w:rPr>
          <w:rFonts w:eastAsia="HGSMinchoE"/>
          <w:iCs/>
          <w:color w:val="000000" w:themeColor="text1"/>
        </w:rPr>
        <w:t xml:space="preserve">) </w:t>
      </w:r>
      <w:r w:rsidR="00D1713F">
        <w:rPr>
          <w:rFonts w:eastAsia="HGSMinchoE"/>
          <w:iCs/>
          <w:color w:val="000000" w:themeColor="text1"/>
        </w:rPr>
        <w:t xml:space="preserve">is a metric of relative dispersion that can be used in place of the coefficient of variation when </w:t>
      </w:r>
      <w:r w:rsidR="00B70567">
        <w:rPr>
          <w:rFonts w:eastAsia="HGSMinchoE"/>
          <w:iCs/>
          <w:color w:val="000000" w:themeColor="text1"/>
        </w:rPr>
        <w:t xml:space="preserve">the </w:t>
      </w:r>
      <w:r w:rsidR="009B6BB0">
        <w:rPr>
          <w:rFonts w:eastAsia="HGSMinchoE"/>
          <w:iCs/>
          <w:color w:val="000000" w:themeColor="text1"/>
        </w:rPr>
        <w:t xml:space="preserve">mean </w:t>
      </w:r>
      <w:r w:rsidR="00B70567">
        <w:rPr>
          <w:rFonts w:eastAsia="HGSMinchoE"/>
          <w:iCs/>
          <w:color w:val="000000" w:themeColor="text1"/>
        </w:rPr>
        <w:t>of values is negative</w:t>
      </w:r>
      <w:r w:rsidR="00E055FB">
        <w:rPr>
          <w:rFonts w:eastAsia="HGSMinchoE"/>
          <w:iCs/>
          <w:color w:val="000000" w:themeColor="text1"/>
        </w:rPr>
        <w:t xml:space="preserve"> </w:t>
      </w:r>
      <w:r w:rsidR="00C770D9">
        <w:rPr>
          <w:rFonts w:eastAsia="HGSMinchoE"/>
          <w:iCs/>
          <w:color w:val="000000" w:themeColor="text1"/>
        </w:rPr>
        <w:fldChar w:fldCharType="begin" w:fldLock="1"/>
      </w:r>
      <w:r w:rsidR="00C770D9">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r w:rsidR="00C770D9">
        <w:rPr>
          <w:rFonts w:eastAsia="HGSMinchoE"/>
          <w:iCs/>
          <w:color w:val="000000" w:themeColor="text1"/>
        </w:rPr>
        <w:fldChar w:fldCharType="separate"/>
      </w:r>
      <w:r w:rsidR="00C770D9" w:rsidRPr="00C770D9">
        <w:rPr>
          <w:rFonts w:eastAsia="HGSMinchoE"/>
          <w:iCs/>
          <w:noProof/>
          <w:color w:val="000000" w:themeColor="text1"/>
        </w:rPr>
        <w:t>(Bonett 2006)</w:t>
      </w:r>
      <w:r w:rsidR="00C770D9">
        <w:rPr>
          <w:rFonts w:eastAsia="HGSMinchoE"/>
          <w:iCs/>
          <w:color w:val="000000" w:themeColor="text1"/>
        </w:rPr>
        <w:fldChar w:fldCharType="end"/>
      </w:r>
      <w:r w:rsidR="00C770D9">
        <w:rPr>
          <w:rFonts w:eastAsia="HGSMinchoE"/>
          <w:iCs/>
          <w:color w:val="000000" w:themeColor="text1"/>
        </w:rPr>
        <w:t xml:space="preserve">. </w:t>
      </w:r>
      <w:r w:rsidR="00321AC7" w:rsidRPr="00A018BD">
        <w:rPr>
          <w:rFonts w:eastAsia="HGSMinchoE"/>
          <w:iCs/>
          <w:color w:val="000000" w:themeColor="text1"/>
        </w:rPr>
        <w:t xml:space="preserve">We used </w:t>
      </w:r>
      <w:r w:rsidR="00B70567">
        <w:rPr>
          <w:rFonts w:eastAsia="HGSMinchoE"/>
          <w:iCs/>
          <w:color w:val="000000" w:themeColor="text1"/>
        </w:rPr>
        <w:t>an</w:t>
      </w:r>
      <w:r w:rsidR="00321AC7" w:rsidRPr="00A018BD">
        <w:rPr>
          <w:rFonts w:eastAsia="HGSMinchoE"/>
          <w:iCs/>
          <w:color w:val="000000" w:themeColor="text1"/>
        </w:rPr>
        <w:t xml:space="preserv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 xml:space="preserve">elasticity </w:t>
      </w:r>
      <w:r w:rsidR="00321AC7" w:rsidRPr="00A018BD">
        <w:rPr>
          <w:rFonts w:eastAsia="HGSMinchoE"/>
          <w:iCs/>
          <w:color w:val="000000" w:themeColor="text1"/>
        </w:rPr>
        <w:lastRenderedPageBreak/>
        <w:t>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w:t>
      </w:r>
      <w:r w:rsidR="00B70567">
        <w:rPr>
          <w:rFonts w:eastAsia="HGSMinchoE"/>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FB718E" w:rsidRPr="00A018BD">
        <w:rPr>
          <w:rFonts w:eastAsia="HGSMinchoE"/>
          <w:iCs/>
          <w:color w:val="000000" w:themeColor="text1"/>
        </w:rPr>
        <w:t xml:space="preserve"> for each vital rate function parameter using the equation </w:t>
      </w:r>
      <w:r w:rsidR="00FB718E" w:rsidRPr="00A018BD">
        <w:rPr>
          <w:rFonts w:ascii="Calibri" w:eastAsia="HGSMinchoE" w:hAnsi="Calibri" w:cs="Calibri"/>
          <w:iCs/>
          <w:color w:val="000000" w:themeColor="text1"/>
        </w:rPr>
        <w:t>﻿</w:t>
      </w:r>
      <w:r w:rsidR="00B70567">
        <w:rPr>
          <w:rFonts w:ascii="Calibri" w:eastAsia="HGSMinchoE" w:hAnsi="Calibri" w:cs="Calibri"/>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6813DA" w:rsidRPr="00A018BD">
        <w:rPr>
          <w:rFonts w:eastAsia="HGSMinchoE"/>
          <w:iCs/>
          <w:color w:val="000000" w:themeColor="text1"/>
        </w:rPr>
        <w:t xml:space="preserve"> = </w:t>
      </w:r>
      <w:r w:rsidR="00B70567">
        <w:rPr>
          <w:rFonts w:eastAsia="HGSMinchoE"/>
          <w:iCs/>
          <w:color w:val="000000" w:themeColor="text1"/>
        </w:rPr>
        <w:t xml:space="preserve">(Q3-Q1)/(Q3+Q1), where Q3 and Q1 are the third and first quartiles of the observed values, respectively. </w:t>
      </w:r>
      <w:r w:rsidR="006813DA" w:rsidRPr="00A018BD">
        <w:rPr>
          <w:rFonts w:eastAsia="MS Gothic"/>
          <w:color w:val="000000" w:themeColor="text1"/>
        </w:rPr>
        <w:t>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w:t>
      </w:r>
      <w:r w:rsidR="005F1180">
        <w:rPr>
          <w:rFonts w:eastAsia="MS Gothic"/>
          <w:color w:val="000000" w:themeColor="text1"/>
        </w:rPr>
        <w:t>Q</w:t>
      </w:r>
      <w:r w:rsidR="00463729" w:rsidRPr="00A018BD">
        <w:rPr>
          <w:rFonts w:eastAsia="MS Gothic"/>
          <w:color w:val="000000" w:themeColor="text1"/>
        </w:rPr>
        <w:t>C</w:t>
      </w:r>
      <w:r w:rsidR="00397D82">
        <w:rPr>
          <w:rFonts w:eastAsia="MS Gothic"/>
          <w:color w:val="000000" w:themeColor="text1"/>
        </w:rPr>
        <w:t>D</w:t>
      </w:r>
      <w:r w:rsidR="00463729" w:rsidRPr="00A018BD">
        <w:rPr>
          <w:rFonts w:eastAsia="MS Gothic"/>
          <w:color w:val="000000" w:themeColor="text1"/>
        </w:rPr>
        <w:t xml:space="preserve"> </w:t>
      </w:r>
      <w:r w:rsidR="005F1180">
        <w:rPr>
          <w:rFonts w:eastAsia="MS Gothic"/>
          <w:color w:val="000000" w:themeColor="text1"/>
        </w:rPr>
        <w:t>for these parameters based on the maximum possible variability in each rate.</w:t>
      </w:r>
      <w:r w:rsidR="00463729" w:rsidRPr="00A018BD">
        <w:rPr>
          <w:rFonts w:eastAsia="MS Gothic"/>
          <w:color w:val="000000" w:themeColor="text1"/>
        </w:rPr>
        <w:t xml:space="preserve"> </w:t>
      </w:r>
      <w:r w:rsidR="005F1180">
        <w:rPr>
          <w:rFonts w:eastAsia="MS Gothic"/>
          <w:color w:val="000000" w:themeColor="text1"/>
        </w:rPr>
        <w:t xml:space="preserve">Seed survival, germination rate, and viability rate are all probabilities </w:t>
      </w:r>
      <w:r w:rsidR="0030798C" w:rsidRPr="00A018BD">
        <w:rPr>
          <w:rFonts w:eastAsia="MS Gothic"/>
          <w:color w:val="000000" w:themeColor="text1"/>
        </w:rPr>
        <w:t xml:space="preserve">bounded by 0 and 1, </w:t>
      </w:r>
      <w:r w:rsidR="005F1180">
        <w:rPr>
          <w:rFonts w:eastAsia="MS Gothic"/>
          <w:color w:val="000000" w:themeColor="text1"/>
        </w:rPr>
        <w:t>so we c</w:t>
      </w:r>
      <w:r w:rsidR="00F87744">
        <w:rPr>
          <w:rFonts w:eastAsia="MS Gothic"/>
          <w:color w:val="000000" w:themeColor="text1"/>
        </w:rPr>
        <w:t>alculated Q</w:t>
      </w:r>
      <w:r w:rsidR="00397D82">
        <w:rPr>
          <w:rFonts w:eastAsia="MS Gothic"/>
          <w:color w:val="000000" w:themeColor="text1"/>
        </w:rPr>
        <w:t>CD</w:t>
      </w:r>
      <w:r w:rsidR="00F87744">
        <w:rPr>
          <w:rFonts w:eastAsia="MS Gothic"/>
          <w:color w:val="000000" w:themeColor="text1"/>
        </w:rPr>
        <w:t xml:space="preserve"> using Q1 and Q3 values from a uniform distribution bounded by 0 and 1.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 xml:space="preserve">correlation between </w:t>
      </w:r>
      <w:r w:rsidR="00B70567">
        <w:rPr>
          <w:rFonts w:eastAsia="MS Gothic"/>
          <w:color w:val="000000" w:themeColor="text1"/>
        </w:rPr>
        <w:t>Q</w:t>
      </w:r>
      <w:r w:rsidR="00E739D5" w:rsidRPr="00A018BD">
        <w:rPr>
          <w:rFonts w:eastAsia="MS Gothic"/>
          <w:color w:val="000000" w:themeColor="text1"/>
        </w:rPr>
        <w:t>C</w:t>
      </w:r>
      <w:r w:rsidR="00397D82">
        <w:rPr>
          <w:rFonts w:eastAsia="MS Gothic"/>
          <w:color w:val="000000" w:themeColor="text1"/>
        </w:rPr>
        <w:t>D</w:t>
      </w:r>
      <w:r w:rsidR="00E739D5" w:rsidRPr="00A018BD">
        <w:rPr>
          <w:rFonts w:eastAsia="MS Gothic"/>
          <w:color w:val="000000" w:themeColor="text1"/>
        </w:rPr>
        <w:t xml:space="preserve"> and</w:t>
      </w:r>
      <w:r w:rsidR="00EA05E0">
        <w:rPr>
          <w:rFonts w:eastAsia="MS Gothic"/>
          <w:color w:val="000000" w:themeColor="text1"/>
        </w:rPr>
        <w:t xml:space="preserve"> the absolute value of </w:t>
      </w:r>
      <w:r w:rsidR="00E739D5" w:rsidRPr="00A018BD">
        <w:rPr>
          <w:rFonts w:eastAsia="MS Gothic"/>
          <w:color w:val="000000" w:themeColor="text1"/>
        </w:rPr>
        <w:t>elasticity</w:t>
      </w:r>
      <w:r w:rsidR="002B6FE5" w:rsidRPr="00A018BD">
        <w:rPr>
          <w:rFonts w:eastAsia="MS Gothic"/>
          <w:color w:val="000000" w:themeColor="text1"/>
        </w:rPr>
        <w:t xml:space="preserve"> </w:t>
      </w:r>
      <w:r w:rsidR="00EA05E0">
        <w:rPr>
          <w:rFonts w:eastAsia="MS Gothic"/>
          <w:color w:val="000000" w:themeColor="text1"/>
        </w:rPr>
        <w:t xml:space="preserve">for all </w:t>
      </w:r>
      <w:r w:rsidR="00E739D5" w:rsidRPr="00A018BD">
        <w:rPr>
          <w:rFonts w:eastAsia="MS Gothic"/>
          <w:color w:val="000000" w:themeColor="text1"/>
        </w:rPr>
        <w:t>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w:t>
      </w:r>
      <w:r w:rsidR="00A33A59">
        <w:rPr>
          <w:rFonts w:eastAsia="MS Gothic"/>
          <w:color w:val="000000" w:themeColor="text1"/>
        </w:rPr>
        <w:t xml:space="preserve">would </w:t>
      </w:r>
      <w:r w:rsidR="00E739D5" w:rsidRPr="00A018BD">
        <w:rPr>
          <w:rFonts w:eastAsia="MS Gothic"/>
          <w:color w:val="000000" w:themeColor="text1"/>
        </w:rPr>
        <w:t xml:space="preserve">indicate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w:t>
      </w:r>
      <w:r w:rsidR="00B35829">
        <w:rPr>
          <w:rFonts w:eastAsia="MS Gothic"/>
          <w:color w:val="000000" w:themeColor="text1"/>
        </w:rPr>
        <w:t xml:space="preserve"> (Fig. 1)</w:t>
      </w:r>
      <w:r w:rsidR="00362E58" w:rsidRPr="00A018BD">
        <w:rPr>
          <w:rFonts w:eastAsia="MS Gothic"/>
          <w:color w:val="000000" w:themeColor="text1"/>
        </w:rPr>
        <w:t xml:space="preserve">. </w:t>
      </w:r>
    </w:p>
    <w:p w14:paraId="68A092BC" w14:textId="174D1BCC" w:rsidR="002C3602" w:rsidRPr="00C770D9" w:rsidRDefault="001A55D5" w:rsidP="00EE7026">
      <w:pPr>
        <w:pStyle w:val="NormalWeb"/>
        <w:spacing w:line="480" w:lineRule="auto"/>
        <w:rPr>
          <w:rFonts w:eastAsia="HGSMinchoE"/>
          <w:color w:val="000000" w:themeColor="text1"/>
        </w:rPr>
      </w:pPr>
      <w:r w:rsidRPr="00A018BD">
        <w:rPr>
          <w:rFonts w:eastAsia="HGSMinchoE"/>
          <w:i/>
          <w:iCs/>
          <w:color w:val="000000" w:themeColor="text1"/>
        </w:rPr>
        <w:t>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del w:id="49" w:author="Alice Elizabeth Stears" w:date="2022-04-18T17:49:00Z">
        <w:r w:rsidR="002C3602" w:rsidRPr="00A018BD" w:rsidDel="005539DD">
          <w:rPr>
            <w:rFonts w:eastAsia="HGSMinchoE"/>
            <w:color w:val="000000" w:themeColor="text1"/>
          </w:rPr>
          <w:delText xml:space="preserve">We conducted two tests </w:delText>
        </w:r>
      </w:del>
      <w:r w:rsidR="002C3602" w:rsidRPr="00A018BD">
        <w:rPr>
          <w:rFonts w:eastAsia="HGSMinchoE"/>
          <w:color w:val="000000" w:themeColor="text1"/>
        </w:rPr>
        <w:t xml:space="preserve">to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n. </w:t>
      </w:r>
      <w:commentRangeStart w:id="50"/>
      <w:r w:rsidR="002C3602" w:rsidRPr="00A018BD">
        <w:rPr>
          <w:rFonts w:eastAsia="HGSMinchoE"/>
          <w:color w:val="000000" w:themeColor="text1"/>
        </w:rPr>
        <w:t>First,</w:t>
      </w:r>
      <w:commentRangeEnd w:id="50"/>
      <w:r w:rsidR="00560825">
        <w:rPr>
          <w:rStyle w:val="CommentReference"/>
          <w:rFonts w:asciiTheme="minorHAnsi" w:eastAsiaTheme="minorHAnsi" w:hAnsiTheme="minorHAnsi" w:cstheme="minorBidi"/>
        </w:rPr>
        <w:commentReference w:id="50"/>
      </w:r>
      <w:r w:rsidR="002C3602" w:rsidRPr="00A018BD">
        <w:rPr>
          <w:rFonts w:eastAsia="HGSMinchoE"/>
          <w:color w:val="000000" w:themeColor="text1"/>
        </w:rPr>
        <w:t xml:space="preserve">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A </w:t>
      </w:r>
      <w:r w:rsidR="00B35829">
        <w:rPr>
          <w:rFonts w:eastAsia="HGSMinchoE"/>
          <w:color w:val="000000" w:themeColor="text1"/>
        </w:rPr>
        <w:t>negative</w:t>
      </w:r>
      <w:r w:rsidR="00B35829" w:rsidRPr="00A018BD">
        <w:rPr>
          <w:rFonts w:eastAsia="HGSMinchoE"/>
          <w:color w:val="000000" w:themeColor="text1"/>
        </w:rPr>
        <w:t xml:space="preserve"> </w:t>
      </w:r>
      <w:r w:rsidR="00587C4D" w:rsidRPr="00A018BD">
        <w:rPr>
          <w:rFonts w:eastAsia="HGSMinchoE"/>
          <w:color w:val="000000" w:themeColor="text1"/>
        </w:rPr>
        <w:t xml:space="preserve">relationship between </w:t>
      </w:r>
      <w:r w:rsidR="00B35829">
        <w:rPr>
          <w:rFonts w:eastAsia="HGSMinchoE"/>
          <w:color w:val="000000" w:themeColor="text1"/>
        </w:rPr>
        <w:t>the distance between subpopulations</w:t>
      </w:r>
      <w:r w:rsidR="00587C4D" w:rsidRPr="00A018BD">
        <w:rPr>
          <w:rFonts w:eastAsia="HGSMinchoE"/>
          <w:color w:val="000000" w:themeColor="text1"/>
        </w:rPr>
        <w:t xml:space="preserve">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t>
      </w:r>
      <w:r w:rsidR="00C723E5" w:rsidRPr="00A018BD">
        <w:rPr>
          <w:rFonts w:eastAsia="HGSMinchoE"/>
          <w:color w:val="000000" w:themeColor="text1"/>
        </w:rPr>
        <w:t>w</w:t>
      </w:r>
      <w:r w:rsidR="00C723E5">
        <w:rPr>
          <w:rFonts w:eastAsia="HGSMinchoE"/>
          <w:color w:val="000000" w:themeColor="text1"/>
        </w:rPr>
        <w:t>ould constitute</w:t>
      </w:r>
      <w:r w:rsidR="00C723E5" w:rsidRPr="00A018BD">
        <w:rPr>
          <w:rFonts w:eastAsia="HGSMinchoE"/>
          <w:color w:val="000000" w:themeColor="text1"/>
        </w:rPr>
        <w:t xml:space="preserve"> </w:t>
      </w:r>
      <w:r w:rsidR="00587C4D" w:rsidRPr="00A018BD">
        <w:rPr>
          <w:rFonts w:eastAsia="HGSMinchoE"/>
          <w:color w:val="000000" w:themeColor="text1"/>
        </w:rPr>
        <w:t>evidence for spatial asynchrony between subpopulations</w:t>
      </w:r>
      <w:r w:rsidR="00B35829">
        <w:rPr>
          <w:rFonts w:eastAsia="HGSMinchoE"/>
          <w:color w:val="000000" w:themeColor="text1"/>
        </w:rPr>
        <w:t xml:space="preserve"> (Fig. 1)</w:t>
      </w:r>
      <w:r w:rsidR="00587C4D" w:rsidRPr="00A018BD">
        <w:rPr>
          <w:rFonts w:eastAsia="HGSMinchoE"/>
          <w:color w:val="000000" w:themeColor="text1"/>
        </w:rPr>
        <w:t>.</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1B7ACBDC"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lastRenderedPageBreak/>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w:t>
      </w:r>
      <w:r w:rsidR="00B35829">
        <w:rPr>
          <w:rFonts w:eastAsia="HGSMinchoE"/>
          <w:color w:val="000000" w:themeColor="text1"/>
        </w:rPr>
        <w:t xml:space="preserve"> Again, this would be a negative relationship of distance between subpopulations and correlation of subpopulation log(</w:t>
      </w:r>
      <w:r w:rsidR="00B35829" w:rsidRPr="00A018BD">
        <w:rPr>
          <w:rFonts w:eastAsia="HGSMinchoE"/>
          <w:color w:val="000000" w:themeColor="text1"/>
        </w:rPr>
        <w:t>λ</w:t>
      </w:r>
      <w:r w:rsidR="00B35829">
        <w:rPr>
          <w:rFonts w:eastAsia="HGSMinchoE"/>
          <w:color w:val="000000" w:themeColor="text1"/>
        </w:rPr>
        <w:t xml:space="preserve">) (Fig. 1). </w:t>
      </w:r>
    </w:p>
    <w:p w14:paraId="02D50173" w14:textId="64F2D474" w:rsidR="00820751" w:rsidRDefault="009E1326" w:rsidP="004F1F0D">
      <w:pPr>
        <w:pStyle w:val="NormalWeb"/>
        <w:spacing w:line="480" w:lineRule="auto"/>
        <w:rPr>
          <w:rFonts w:eastAsia="HGSMinchoE"/>
          <w:i/>
          <w:iCs/>
          <w:color w:val="000000" w:themeColor="text1"/>
        </w:rPr>
      </w:pPr>
      <w:r>
        <w:rPr>
          <w:rFonts w:eastAsia="HGSMinchoE"/>
          <w:i/>
          <w:iCs/>
          <w:color w:val="000000" w:themeColor="text1"/>
        </w:rPr>
        <w:t xml:space="preserve">Objective 3: </w:t>
      </w:r>
      <w:r w:rsidR="004A457B">
        <w:rPr>
          <w:rFonts w:eastAsia="HGSMinchoE"/>
          <w:i/>
          <w:iCs/>
          <w:color w:val="000000" w:themeColor="text1"/>
        </w:rPr>
        <w:t>Population viability analysi</w:t>
      </w:r>
      <w:r w:rsidR="00820751">
        <w:rPr>
          <w:rFonts w:eastAsia="HGSMinchoE"/>
          <w:i/>
          <w:iCs/>
          <w:color w:val="000000" w:themeColor="text1"/>
        </w:rPr>
        <w:t>s</w:t>
      </w:r>
    </w:p>
    <w:p w14:paraId="2F54AA39" w14:textId="52CD491F" w:rsidR="00B21A84" w:rsidRPr="00A018BD" w:rsidRDefault="00C378AF" w:rsidP="00ED2863">
      <w:pPr>
        <w:pStyle w:val="NormalWeb"/>
        <w:spacing w:line="480" w:lineRule="auto"/>
        <w:ind w:firstLine="720"/>
        <w:rPr>
          <w:rFonts w:eastAsia="HGSMinchoE"/>
          <w:i/>
          <w:iCs/>
          <w:color w:val="000000" w:themeColor="text1"/>
        </w:rPr>
      </w:pPr>
      <w:r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00B31A8E" w:rsidRPr="00A018BD">
        <w:rPr>
          <w:rFonts w:eastAsia="HGSMinchoE"/>
          <w:color w:val="000000" w:themeColor="text1"/>
        </w:rPr>
        <w:t xml:space="preserve">e used the “ipmr” </w:t>
      </w:r>
      <w:r w:rsidR="00EA295F" w:rsidRPr="00A018BD">
        <w:rPr>
          <w:rFonts w:eastAsia="HGSMinchoE"/>
          <w:color w:val="000000" w:themeColor="text1"/>
        </w:rPr>
        <w:t xml:space="preserve">R </w:t>
      </w:r>
      <w:r w:rsidR="00B31A8E" w:rsidRPr="00A018BD">
        <w:rPr>
          <w:rFonts w:eastAsia="HGSMinchoE"/>
          <w:color w:val="000000" w:themeColor="text1"/>
        </w:rPr>
        <w:t xml:space="preserve">package to project each </w:t>
      </w:r>
      <w:r w:rsidR="009F6A12" w:rsidRPr="00A018BD">
        <w:rPr>
          <w:rFonts w:eastAsia="HGSMinchoE"/>
          <w:color w:val="000000" w:themeColor="text1"/>
        </w:rPr>
        <w:t>population</w:t>
      </w:r>
      <w:r w:rsidR="00B31A8E" w:rsidRPr="00A018BD">
        <w:rPr>
          <w:rFonts w:eastAsia="HGSMinchoE"/>
          <w:color w:val="000000" w:themeColor="text1"/>
        </w:rPr>
        <w:t xml:space="preserve"> forward 100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r w:rsidR="00B22C60">
        <w:rPr>
          <w:rFonts w:eastAsia="HGSMinchoE"/>
          <w:color w:val="000000" w:themeColor="text1"/>
        </w:rPr>
        <w:t>log(</w:t>
      </w:r>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w:t>
      </w:r>
      <w:r w:rsidR="00B22C60">
        <w:rPr>
          <w:rFonts w:eastAsia="HGSMinchoE"/>
          <w:color w:val="000000" w:themeColor="text1"/>
        </w:rPr>
        <w:t>)</w:t>
      </w:r>
      <w:r w:rsidR="00822FAE">
        <w:rPr>
          <w:rFonts w:eastAsia="HGSMinchoE"/>
          <w:color w:val="000000" w:themeColor="text1"/>
        </w:rPr>
        <w:t xml:space="preserve"> </w:t>
      </w:r>
      <w:commentRangeStart w:id="51"/>
      <w:r w:rsidR="00822FAE">
        <w:rPr>
          <w:rFonts w:eastAsia="HGSMinchoE"/>
          <w:color w:val="000000" w:themeColor="text1"/>
        </w:rPr>
        <w:t>was calculated with a “burn-in” of 15</w:t>
      </w:r>
      <w:commentRangeEnd w:id="51"/>
      <w:r w:rsidR="001B5F93">
        <w:rPr>
          <w:rStyle w:val="CommentReference"/>
          <w:rFonts w:asciiTheme="minorHAnsi" w:eastAsiaTheme="minorHAnsi" w:hAnsiTheme="minorHAnsi" w:cstheme="minorBidi"/>
        </w:rPr>
        <w:commentReference w:id="51"/>
      </w:r>
      <w:r w:rsidR="00822FAE">
        <w:rPr>
          <w:rFonts w:eastAsia="HGSMinchoE"/>
          <w:color w:val="000000" w:themeColor="text1"/>
        </w:rPr>
        <w:t xml:space="preserve">.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 warmer and 10% drier than the observed climate, </w:t>
      </w:r>
      <w:r w:rsidR="00C723E5">
        <w:rPr>
          <w:rFonts w:eastAsia="HGSMinchoE"/>
          <w:color w:val="000000" w:themeColor="text1"/>
        </w:rPr>
        <w:t>to evaluate</w:t>
      </w:r>
      <w:r w:rsidR="00887903" w:rsidRPr="00A018BD">
        <w:rPr>
          <w:rFonts w:eastAsia="HGSMinchoE"/>
          <w:color w:val="000000" w:themeColor="text1"/>
        </w:rPr>
        <w:t xml:space="preserve">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hotter and drier conditions that </w:t>
      </w:r>
      <w:r w:rsidR="00C723E5">
        <w:rPr>
          <w:rFonts w:eastAsia="HGSMinchoE"/>
          <w:color w:val="000000" w:themeColor="text1"/>
        </w:rPr>
        <w:t>are predicted to occur in this region under</w:t>
      </w:r>
      <w:r w:rsidR="00887903" w:rsidRPr="00A018BD">
        <w:rPr>
          <w:rFonts w:eastAsia="HGSMinchoE"/>
          <w:color w:val="000000" w:themeColor="text1"/>
        </w:rPr>
        <w:t xml:space="preserve">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43DF0FFB" w:rsidR="00F967FE" w:rsidRPr="00A018BD" w:rsidRDefault="00EC2733" w:rsidP="002F6AA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larger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 xml:space="preserve">1 than smaller plants </w:t>
      </w:r>
      <w:r w:rsidR="00A72F46" w:rsidRPr="00A018BD">
        <w:rPr>
          <w:rFonts w:ascii="Times New Roman" w:hAnsi="Times New Roman" w:cs="Times New Roman"/>
          <w:color w:val="000000" w:themeColor="text1"/>
        </w:rPr>
        <w:lastRenderedPageBreak/>
        <w:t>(</w:t>
      </w:r>
      <w:r w:rsidR="002F2A01">
        <w:rPr>
          <w:rFonts w:ascii="Times New Roman" w:hAnsi="Times New Roman" w:cs="Times New Roman"/>
          <w:color w:val="000000" w:themeColor="text1"/>
        </w:rPr>
        <w:t>Fig. 3</w:t>
      </w:r>
      <w:r w:rsidR="00B35829">
        <w:rPr>
          <w:rFonts w:ascii="Times New Roman" w:hAnsi="Times New Roman" w:cs="Times New Roman"/>
          <w:color w:val="000000" w:themeColor="text1"/>
        </w:rPr>
        <w:t>A</w:t>
      </w:r>
      <w:r w:rsidR="00A72F46" w:rsidRPr="00A018BD">
        <w:rPr>
          <w:rFonts w:ascii="Times New Roman" w:hAnsi="Times New Roman" w:cs="Times New Roman"/>
          <w:color w:val="000000" w:themeColor="text1"/>
        </w:rPr>
        <w:t xml:space="preserve">). </w:t>
      </w:r>
      <w:r w:rsidR="00967409">
        <w:rPr>
          <w:rFonts w:ascii="Times New Roman" w:hAnsi="Times New Roman" w:cs="Times New Roman"/>
          <w:color w:val="000000" w:themeColor="text1"/>
        </w:rPr>
        <w:t xml:space="preserve">Plants below ~7.5 cm in year </w:t>
      </w:r>
      <w:r w:rsidR="00967409">
        <w:rPr>
          <w:rFonts w:ascii="Times New Roman" w:hAnsi="Times New Roman" w:cs="Times New Roman"/>
          <w:i/>
          <w:iCs/>
          <w:color w:val="000000" w:themeColor="text1"/>
        </w:rPr>
        <w:t>t</w:t>
      </w:r>
      <w:r w:rsidR="00967409">
        <w:rPr>
          <w:rFonts w:ascii="Times New Roman" w:hAnsi="Times New Roman" w:cs="Times New Roman"/>
          <w:color w:val="000000" w:themeColor="text1"/>
        </w:rPr>
        <w:t xml:space="preserve"> are likely to become larger in year </w:t>
      </w:r>
      <w:r w:rsidR="00967409">
        <w:rPr>
          <w:rFonts w:ascii="Times New Roman" w:hAnsi="Times New Roman" w:cs="Times New Roman"/>
          <w:i/>
          <w:iCs/>
          <w:color w:val="000000" w:themeColor="text1"/>
        </w:rPr>
        <w:t>t+1</w:t>
      </w:r>
      <w:r w:rsidR="00967409">
        <w:rPr>
          <w:rFonts w:ascii="Times New Roman" w:hAnsi="Times New Roman" w:cs="Times New Roman"/>
          <w:color w:val="000000" w:themeColor="text1"/>
        </w:rPr>
        <w:t>, while plants larger than ~7.5 cm are likely to become smaller in the next year</w:t>
      </w:r>
      <w:r w:rsidR="00967409" w:rsidRPr="00A018BD" w:rsidDel="00967409">
        <w:rPr>
          <w:rFonts w:ascii="Times New Roman" w:hAnsi="Times New Roman" w:cs="Times New Roman"/>
          <w:color w:val="000000" w:themeColor="text1"/>
        </w:rPr>
        <w:t xml:space="preserve"> </w:t>
      </w:r>
      <w:r w:rsidR="003700F6"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003700F6" w:rsidRPr="00A018BD">
        <w:rPr>
          <w:rFonts w:ascii="Times New Roman" w:hAnsi="Times New Roman" w:cs="Times New Roman"/>
          <w:color w:val="000000" w:themeColor="text1"/>
        </w:rPr>
        <w:t xml:space="preserve">B). </w:t>
      </w:r>
      <w:r w:rsidR="00F967FE" w:rsidRPr="00A018BD">
        <w:rPr>
          <w:rFonts w:ascii="Times New Roman" w:hAnsi="Times New Roman" w:cs="Times New Roman"/>
          <w:color w:val="000000" w:themeColor="text1"/>
        </w:rPr>
        <w:t xml:space="preserve">Flowering </w:t>
      </w:r>
      <w:r w:rsidR="009F6843">
        <w:rPr>
          <w:rFonts w:ascii="Times New Roman" w:hAnsi="Times New Roman" w:cs="Times New Roman"/>
          <w:color w:val="000000" w:themeColor="text1"/>
        </w:rPr>
        <w:t>probability</w:t>
      </w:r>
      <w:r w:rsidR="004367AB">
        <w:rPr>
          <w:rFonts w:ascii="Times New Roman" w:hAnsi="Times New Roman" w:cs="Times New Roman"/>
          <w:color w:val="000000" w:themeColor="text1"/>
        </w:rPr>
        <w:t xml:space="preserve"> is best approximated as a quadratic polynomial: flowering probability rises </w:t>
      </w:r>
      <w:r w:rsidR="00F967FE" w:rsidRPr="00A018BD">
        <w:rPr>
          <w:rFonts w:ascii="Times New Roman" w:hAnsi="Times New Roman" w:cs="Times New Roman"/>
          <w:color w:val="000000" w:themeColor="text1"/>
        </w:rPr>
        <w:t>when 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 xml:space="preserve">) </w:t>
      </w:r>
      <w:r w:rsidR="009F6843">
        <w:rPr>
          <w:rFonts w:ascii="Times New Roman" w:hAnsi="Times New Roman" w:cs="Times New Roman"/>
          <w:color w:val="000000" w:themeColor="text1"/>
        </w:rPr>
        <w:t>approaches</w:t>
      </w:r>
      <w:r w:rsidR="00F967FE" w:rsidRPr="00A018BD">
        <w:rPr>
          <w:rFonts w:ascii="Times New Roman" w:hAnsi="Times New Roman" w:cs="Times New Roman"/>
          <w:color w:val="000000" w:themeColor="text1"/>
        </w:rPr>
        <w:t xml:space="preserve"> 2.5</w:t>
      </w:r>
      <w:r w:rsidR="009F6843">
        <w:rPr>
          <w:rFonts w:ascii="Times New Roman" w:hAnsi="Times New Roman" w:cs="Times New Roman"/>
          <w:color w:val="000000" w:themeColor="text1"/>
        </w:rPr>
        <w:t xml:space="preserve"> (12 cm)</w:t>
      </w:r>
      <w:r>
        <w:rPr>
          <w:rFonts w:ascii="Times New Roman" w:hAnsi="Times New Roman" w:cs="Times New Roman"/>
          <w:color w:val="000000" w:themeColor="text1"/>
        </w:rPr>
        <w:t xml:space="preserve">, but </w:t>
      </w:r>
      <w:r w:rsidR="004367AB">
        <w:rPr>
          <w:rFonts w:ascii="Times New Roman" w:hAnsi="Times New Roman" w:cs="Times New Roman"/>
          <w:color w:val="000000" w:themeColor="text1"/>
        </w:rPr>
        <w:t>plants with the largest leaves exhibit low flowering probability</w:t>
      </w:r>
      <w:r>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Pr="00A018BD">
        <w:rPr>
          <w:rFonts w:ascii="Times New Roman" w:hAnsi="Times New Roman" w:cs="Times New Roman"/>
          <w:color w:val="000000" w:themeColor="text1"/>
        </w:rPr>
        <w:t>C)</w:t>
      </w:r>
      <w:r w:rsidR="00F967FE" w:rsidRPr="00A018BD">
        <w:rPr>
          <w:rFonts w:ascii="Times New Roman" w:hAnsi="Times New Roman" w:cs="Times New Roman"/>
          <w:color w:val="000000" w:themeColor="text1"/>
        </w:rPr>
        <w:t>. The number of seeds that a reproductive plant produces increases sharply with 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 (Fig</w:t>
      </w:r>
      <w:r w:rsidR="00B35829">
        <w:rPr>
          <w:rFonts w:ascii="Times New Roman" w:hAnsi="Times New Roman" w:cs="Times New Roman"/>
          <w:color w:val="000000" w:themeColor="text1"/>
        </w:rPr>
        <w:t>.</w:t>
      </w:r>
      <w:r w:rsidR="00F967FE"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r w:rsidR="00F967FE" w:rsidRPr="00A018BD">
        <w:rPr>
          <w:rFonts w:ascii="Times New Roman" w:hAnsi="Times New Roman" w:cs="Times New Roman"/>
          <w:color w:val="000000" w:themeColor="text1"/>
        </w:rPr>
        <w:t xml:space="preserve">D). </w:t>
      </w:r>
      <w:r w:rsidR="00A72F46" w:rsidRPr="00A018BD">
        <w:rPr>
          <w:rFonts w:ascii="Times New Roman" w:hAnsi="Times New Roman" w:cs="Times New Roman"/>
          <w:color w:val="000000" w:themeColor="text1"/>
        </w:rPr>
        <w:t xml:space="preserve">The inclusion of </w:t>
      </w:r>
      <w:commentRangeStart w:id="52"/>
      <w:r w:rsidR="00A72F46" w:rsidRPr="00A018BD">
        <w:rPr>
          <w:rFonts w:ascii="Times New Roman" w:hAnsi="Times New Roman" w:cs="Times New Roman"/>
          <w:color w:val="000000" w:themeColor="text1"/>
        </w:rPr>
        <w:t xml:space="preserve">additional covariates </w:t>
      </w:r>
      <w:commentRangeEnd w:id="52"/>
      <w:r w:rsidR="001B5F93">
        <w:rPr>
          <w:rStyle w:val="CommentReference"/>
        </w:rPr>
        <w:commentReference w:id="52"/>
      </w:r>
      <w:r w:rsidR="00A72F46" w:rsidRPr="00A018BD">
        <w:rPr>
          <w:rFonts w:ascii="Times New Roman" w:hAnsi="Times New Roman" w:cs="Times New Roman"/>
          <w:color w:val="000000" w:themeColor="text1"/>
        </w:rPr>
        <w:t>did not alter the overall shape or sign of the relationships between log(size</w:t>
      </w:r>
      <w:r w:rsidR="00A72F46" w:rsidRPr="00A018BD">
        <w:rPr>
          <w:rFonts w:ascii="Times New Roman" w:hAnsi="Times New Roman" w:cs="Times New Roman"/>
          <w:i/>
          <w:iCs/>
          <w:color w:val="000000" w:themeColor="text1"/>
          <w:vertAlign w:val="subscript"/>
        </w:rPr>
        <w:t>t</w:t>
      </w:r>
      <w:r w:rsidR="00A72F46" w:rsidRPr="00A018BD">
        <w:rPr>
          <w:rFonts w:ascii="Times New Roman" w:hAnsi="Times New Roman" w:cs="Times New Roman"/>
          <w:color w:val="000000" w:themeColor="text1"/>
        </w:rPr>
        <w:t xml:space="preserve">) and vital rates, so models shown in </w:t>
      </w:r>
      <w:r w:rsidR="002F2A01">
        <w:rPr>
          <w:rFonts w:ascii="Times New Roman" w:hAnsi="Times New Roman" w:cs="Times New Roman"/>
          <w:color w:val="000000" w:themeColor="text1"/>
        </w:rPr>
        <w:t>Figure 3</w:t>
      </w:r>
      <w:r w:rsidR="00A72F46" w:rsidRPr="00A018BD">
        <w:rPr>
          <w:rFonts w:ascii="Times New Roman" w:hAnsi="Times New Roman" w:cs="Times New Roman"/>
          <w:color w:val="000000" w:themeColor="text1"/>
        </w:rPr>
        <w:t xml:space="preserve"> did not include any additional covariates beyond log(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5F74F257" w:rsidR="00F967FE" w:rsidRPr="00A018BD" w:rsidRDefault="00F60242" w:rsidP="00F967FE">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815B020" wp14:editId="5D9F0AC6">
            <wp:extent cx="5662077" cy="36398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663731" cy="3640883"/>
                    </a:xfrm>
                    <a:prstGeom prst="rect">
                      <a:avLst/>
                    </a:prstGeom>
                  </pic:spPr>
                </pic:pic>
              </a:graphicData>
            </a:graphic>
          </wp:inline>
        </w:drawing>
      </w:r>
    </w:p>
    <w:p w14:paraId="42E805D7" w14:textId="2481CB80" w:rsidR="00A04A1D" w:rsidRPr="0019431E" w:rsidRDefault="002F2A01" w:rsidP="00F967FE">
      <w:pPr>
        <w:rPr>
          <w:rFonts w:ascii="Times New Roman" w:hAnsi="Times New Roman" w:cs="Times New Roman"/>
          <w:color w:val="000000" w:themeColor="text1"/>
        </w:rPr>
      </w:pPr>
      <w:r>
        <w:rPr>
          <w:rFonts w:ascii="Times New Roman" w:hAnsi="Times New Roman" w:cs="Times New Roman"/>
          <w:b/>
          <w:bCs/>
          <w:color w:val="000000" w:themeColor="text1"/>
        </w:rPr>
        <w:t>Figure 3</w:t>
      </w:r>
      <w:r w:rsidR="00C46B08"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The effect of current year size (</w:t>
      </w:r>
      <w:r w:rsidR="00757968" w:rsidRPr="00A018BD">
        <w:rPr>
          <w:rFonts w:ascii="Times New Roman" w:hAnsi="Times New Roman" w:cs="Times New Roman"/>
          <w:color w:val="000000" w:themeColor="text1"/>
        </w:rPr>
        <w:t>log(</w:t>
      </w:r>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 as a predictor</w:t>
      </w:r>
      <w:r w:rsidR="00F60242">
        <w:rPr>
          <w:rFonts w:ascii="Times New Roman" w:hAnsi="Times New Roman" w:cs="Times New Roman"/>
          <w:color w:val="000000" w:themeColor="text1"/>
        </w:rPr>
        <w:t>, with the exception of flowering models, which include a (log(size</w:t>
      </w:r>
      <w:r w:rsidR="00F60242">
        <w:rPr>
          <w:rFonts w:ascii="Times New Roman" w:hAnsi="Times New Roman" w:cs="Times New Roman"/>
          <w:i/>
          <w:iCs/>
          <w:color w:val="000000" w:themeColor="text1"/>
          <w:vertAlign w:val="subscript"/>
        </w:rPr>
        <w:t>t</w:t>
      </w:r>
      <w:r w:rsidR="00F60242">
        <w:rPr>
          <w:rFonts w:ascii="Times New Roman" w:hAnsi="Times New Roman" w:cs="Times New Roman"/>
          <w:color w:val="000000" w:themeColor="text1"/>
        </w:rPr>
        <w:t>))</w:t>
      </w:r>
      <w:r w:rsidR="00F60242">
        <w:rPr>
          <w:rFonts w:ascii="Times New Roman" w:hAnsi="Times New Roman" w:cs="Times New Roman"/>
          <w:color w:val="000000" w:themeColor="text1"/>
          <w:vertAlign w:val="superscript"/>
        </w:rPr>
        <w:t>2</w:t>
      </w:r>
      <w:r w:rsidR="00F60242">
        <w:rPr>
          <w:rFonts w:ascii="Times New Roman" w:hAnsi="Times New Roman" w:cs="Times New Roman"/>
          <w:color w:val="000000" w:themeColor="text1"/>
        </w:rPr>
        <w:t xml:space="preserve"> term</w:t>
      </w:r>
      <w:r w:rsidR="00FB5E9D" w:rsidRPr="00A018BD">
        <w:rPr>
          <w:rFonts w:ascii="Times New Roman" w:hAnsi="Times New Roman" w:cs="Times New Roman"/>
          <w:color w:val="000000" w:themeColor="text1"/>
        </w:rPr>
        <w:t xml:space="preserve">. </w:t>
      </w:r>
      <w:r w:rsidR="00820751">
        <w:rPr>
          <w:rFonts w:ascii="Times New Roman" w:hAnsi="Times New Roman" w:cs="Times New Roman"/>
          <w:color w:val="000000" w:themeColor="text1"/>
        </w:rPr>
        <w:t xml:space="preserve">Bands around each line show 95% confidence intervals. </w:t>
      </w:r>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r w:rsidR="00F60242">
        <w:rPr>
          <w:rFonts w:ascii="Times New Roman" w:hAnsi="Times New Roman" w:cs="Times New Roman"/>
          <w:color w:val="000000" w:themeColor="text1"/>
        </w:rPr>
        <w:t>The sharp cut-off in log(size</w:t>
      </w:r>
      <w:r w:rsidR="00F60242">
        <w:rPr>
          <w:rFonts w:ascii="Times New Roman" w:hAnsi="Times New Roman" w:cs="Times New Roman"/>
          <w:i/>
          <w:iCs/>
          <w:color w:val="000000" w:themeColor="text1"/>
          <w:vertAlign w:val="subscript"/>
        </w:rPr>
        <w:t>t+1</w:t>
      </w:r>
      <w:r w:rsidR="00F60242">
        <w:rPr>
          <w:rFonts w:ascii="Times New Roman" w:hAnsi="Times New Roman" w:cs="Times New Roman"/>
          <w:color w:val="000000" w:themeColor="text1"/>
        </w:rPr>
        <w:t xml:space="preserve">) in panel </w:t>
      </w:r>
      <w:r w:rsidR="00F60242">
        <w:rPr>
          <w:rFonts w:ascii="Times New Roman" w:hAnsi="Times New Roman" w:cs="Times New Roman"/>
          <w:b/>
          <w:bCs/>
          <w:color w:val="000000" w:themeColor="text1"/>
        </w:rPr>
        <w:t>B</w:t>
      </w:r>
      <w:r w:rsidR="00F60242">
        <w:rPr>
          <w:rFonts w:ascii="Times New Roman" w:hAnsi="Times New Roman" w:cs="Times New Roman"/>
          <w:color w:val="000000" w:themeColor="text1"/>
        </w:rPr>
        <w:t xml:space="preserve"> is due to the fact that</w:t>
      </w:r>
      <w:r w:rsidR="0019431E">
        <w:rPr>
          <w:rFonts w:ascii="Times New Roman" w:hAnsi="Times New Roman" w:cs="Times New Roman"/>
          <w:color w:val="000000" w:themeColor="text1"/>
        </w:rPr>
        <w:t xml:space="preserve"> two year-old plants could not be seedlings, </w:t>
      </w:r>
      <w:r w:rsidR="00820751">
        <w:rPr>
          <w:rFonts w:ascii="Times New Roman" w:hAnsi="Times New Roman" w:cs="Times New Roman"/>
          <w:color w:val="000000" w:themeColor="text1"/>
        </w:rPr>
        <w:t xml:space="preserve">which were classified as any plant less than 3 cm in size. </w:t>
      </w:r>
    </w:p>
    <w:p w14:paraId="6FD2CA7A" w14:textId="1DAA2802" w:rsidR="00921529" w:rsidRPr="00A018BD" w:rsidRDefault="00921529" w:rsidP="00C46B08">
      <w:pPr>
        <w:rPr>
          <w:rFonts w:ascii="Times New Roman" w:hAnsi="Times New Roman" w:cs="Times New Roman"/>
          <w:color w:val="000000" w:themeColor="text1"/>
        </w:rPr>
      </w:pPr>
    </w:p>
    <w:p w14:paraId="0624D3EC" w14:textId="62F78666" w:rsidR="00DA0BEC"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 Integral Projection Models</w:t>
      </w:r>
      <w:r w:rsidRPr="00A018BD">
        <w:rPr>
          <w:rFonts w:ascii="Times New Roman" w:hAnsi="Times New Roman" w:cs="Times New Roman"/>
          <w:color w:val="000000" w:themeColor="text1"/>
        </w:rPr>
        <w:t>:</w:t>
      </w:r>
    </w:p>
    <w:p w14:paraId="5DE63982" w14:textId="77777777" w:rsidR="00820751" w:rsidRDefault="00DA0BEC" w:rsidP="000A24A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r>
    </w:p>
    <w:p w14:paraId="13D24090" w14:textId="77777777" w:rsidR="00820751" w:rsidRPr="00ED2863" w:rsidRDefault="00820751" w:rsidP="00820751">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 Quantifying the importance of the seedbank stage</w:t>
      </w:r>
    </w:p>
    <w:p w14:paraId="7F91220B" w14:textId="378013FA" w:rsidR="004367AB" w:rsidRDefault="005A17F3" w:rsidP="00ED2863">
      <w:pPr>
        <w:spacing w:line="480" w:lineRule="auto"/>
        <w:ind w:firstLine="720"/>
        <w:rPr>
          <w:rFonts w:ascii="Times New Roman" w:eastAsia="HGSMinchoE" w:hAnsi="Times New Roman" w:cs="Times New Roman"/>
          <w:color w:val="000000" w:themeColor="text1"/>
        </w:rPr>
      </w:pPr>
      <w:r>
        <w:rPr>
          <w:rFonts w:ascii="Times New Roman" w:hAnsi="Times New Roman" w:cs="Times New Roman"/>
          <w:color w:val="000000" w:themeColor="text1"/>
        </w:rPr>
        <w:t xml:space="preserve">We found that including a discrete seedbank </w:t>
      </w:r>
      <w:r w:rsidR="00077A67">
        <w:rPr>
          <w:rFonts w:ascii="Times New Roman" w:hAnsi="Times New Roman" w:cs="Times New Roman"/>
          <w:color w:val="000000" w:themeColor="text1"/>
        </w:rPr>
        <w:t xml:space="preserve">stage </w:t>
      </w:r>
      <w:r>
        <w:rPr>
          <w:rFonts w:ascii="Times New Roman" w:hAnsi="Times New Roman" w:cs="Times New Roman"/>
          <w:color w:val="000000" w:themeColor="text1"/>
        </w:rPr>
        <w:t xml:space="preserve">in IPMs for </w:t>
      </w:r>
      <w:r>
        <w:rPr>
          <w:rFonts w:ascii="Times New Roman" w:hAnsi="Times New Roman" w:cs="Times New Roman"/>
          <w:i/>
          <w:iCs/>
          <w:color w:val="000000" w:themeColor="text1"/>
        </w:rPr>
        <w:t xml:space="preserve">O. </w:t>
      </w:r>
      <w:r w:rsidRPr="005A17F3">
        <w:rPr>
          <w:rFonts w:ascii="Times New Roman" w:hAnsi="Times New Roman" w:cs="Times New Roman"/>
          <w:i/>
          <w:iCs/>
          <w:color w:val="000000" w:themeColor="text1"/>
        </w:rPr>
        <w:t>coloradensis</w:t>
      </w:r>
      <w:r>
        <w:rPr>
          <w:rFonts w:ascii="Times New Roman" w:hAnsi="Times New Roman" w:cs="Times New Roman"/>
          <w:color w:val="000000" w:themeColor="text1"/>
        </w:rPr>
        <w:t xml:space="preserve"> </w:t>
      </w:r>
      <w:r w:rsidRPr="005A17F3">
        <w:rPr>
          <w:rFonts w:ascii="Times New Roman" w:hAnsi="Times New Roman" w:cs="Times New Roman"/>
          <w:color w:val="000000" w:themeColor="text1"/>
        </w:rPr>
        <w:t>significantly</w:t>
      </w:r>
      <w:r w:rsidR="00DA0BE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A0BEC">
        <w:rPr>
          <w:rFonts w:ascii="Times New Roman" w:hAnsi="Times New Roman" w:cs="Times New Roman"/>
          <w:color w:val="000000" w:themeColor="text1"/>
        </w:rPr>
        <w:t xml:space="preserve">yet modestly, </w:t>
      </w:r>
      <w:r>
        <w:rPr>
          <w:rFonts w:ascii="Times New Roman" w:hAnsi="Times New Roman" w:cs="Times New Roman"/>
          <w:color w:val="000000" w:themeColor="text1"/>
        </w:rPr>
        <w:t>lowered the asymptotic population growth rate. The continuous state-only I</w:t>
      </w:r>
      <w:r w:rsidRPr="00F62D46">
        <w:rPr>
          <w:rFonts w:ascii="Times New Roman" w:hAnsi="Times New Roman" w:cs="Times New Roman"/>
          <w:color w:val="000000" w:themeColor="text1"/>
        </w:rPr>
        <w:t>PM (Table 2: IPM “OO”) predicted an asymptotic log(</w:t>
      </w:r>
      <w:r w:rsidRPr="00F62D46">
        <w:rPr>
          <w:rFonts w:ascii="Times New Roman" w:eastAsia="HGSMinchoE" w:hAnsi="Times New Roman" w:cs="Times New Roman"/>
          <w:color w:val="000000" w:themeColor="text1"/>
        </w:rPr>
        <w:t>λ) of 0.41</w:t>
      </w:r>
      <w:r w:rsidR="008F7CBB" w:rsidRPr="00F62D46">
        <w:rPr>
          <w:rFonts w:ascii="Times New Roman" w:eastAsia="HGSMinchoE" w:hAnsi="Times New Roman" w:cs="Times New Roman"/>
          <w:color w:val="000000" w:themeColor="text1"/>
        </w:rPr>
        <w:t xml:space="preserve"> for all populations</w:t>
      </w:r>
      <w:r w:rsidR="0011347F" w:rsidRPr="00F62D46">
        <w:rPr>
          <w:rFonts w:ascii="Times New Roman" w:eastAsia="HGSMinchoE" w:hAnsi="Times New Roman" w:cs="Times New Roman"/>
          <w:color w:val="000000" w:themeColor="text1"/>
        </w:rPr>
        <w:t xml:space="preserve"> (95% CI: </w:t>
      </w:r>
      <w:r w:rsidR="00F62D46" w:rsidRPr="00ED2863">
        <w:rPr>
          <w:rFonts w:ascii="Times New Roman" w:eastAsia="HGSMinchoE" w:hAnsi="Times New Roman" w:cs="Times New Roman"/>
          <w:color w:val="000000" w:themeColor="text1"/>
        </w:rPr>
        <w:t>0.408 - 0.411),</w:t>
      </w:r>
      <w:r w:rsidR="00F62D46" w:rsidRPr="00ED2863">
        <w:rPr>
          <w:rFonts w:eastAsia="HGSMinchoE"/>
          <w:color w:val="000000" w:themeColor="text1"/>
        </w:rPr>
        <w:t xml:space="preserve"> </w:t>
      </w:r>
      <w:r w:rsidRPr="00F62D46">
        <w:rPr>
          <w:rFonts w:ascii="Times New Roman" w:eastAsia="HGSMinchoE" w:hAnsi="Times New Roman" w:cs="Times New Roman"/>
          <w:color w:val="000000" w:themeColor="text1"/>
        </w:rPr>
        <w:t xml:space="preserve">while </w:t>
      </w:r>
      <w:r w:rsidR="008F7CBB" w:rsidRPr="00F62D46">
        <w:rPr>
          <w:rFonts w:ascii="Times New Roman" w:eastAsia="HGSMinchoE" w:hAnsi="Times New Roman" w:cs="Times New Roman"/>
          <w:color w:val="000000" w:themeColor="text1"/>
        </w:rPr>
        <w:t xml:space="preserve">the continuous + discrete state IPM </w:t>
      </w:r>
      <w:r w:rsidR="005559C4" w:rsidRPr="00F62D46">
        <w:rPr>
          <w:rFonts w:ascii="Times New Roman" w:eastAsia="HGSMinchoE" w:hAnsi="Times New Roman" w:cs="Times New Roman"/>
          <w:color w:val="000000" w:themeColor="text1"/>
        </w:rPr>
        <w:t xml:space="preserve">(Table 2: IPM “A”) </w:t>
      </w:r>
      <w:r w:rsidR="008F7CBB" w:rsidRPr="00F62D46">
        <w:rPr>
          <w:rFonts w:ascii="Times New Roman" w:eastAsia="HGSMinchoE" w:hAnsi="Times New Roman" w:cs="Times New Roman"/>
          <w:color w:val="000000" w:themeColor="text1"/>
        </w:rPr>
        <w:t xml:space="preserve">predicted </w:t>
      </w:r>
      <w:r w:rsidR="008F7CBB" w:rsidRPr="00F62D46">
        <w:rPr>
          <w:rFonts w:ascii="Times New Roman" w:hAnsi="Times New Roman" w:cs="Times New Roman"/>
          <w:color w:val="000000" w:themeColor="text1"/>
        </w:rPr>
        <w:t>an asymptotic log(</w:t>
      </w:r>
      <w:r w:rsidR="008F7CBB" w:rsidRPr="00F62D46">
        <w:rPr>
          <w:rFonts w:ascii="Times New Roman" w:eastAsia="HGSMinchoE" w:hAnsi="Times New Roman" w:cs="Times New Roman"/>
          <w:color w:val="000000" w:themeColor="text1"/>
        </w:rPr>
        <w:t>λ) of 0.</w:t>
      </w:r>
      <w:r w:rsidR="005559C4" w:rsidRPr="00F62D46">
        <w:rPr>
          <w:rFonts w:ascii="Times New Roman" w:eastAsia="HGSMinchoE" w:hAnsi="Times New Roman" w:cs="Times New Roman"/>
          <w:color w:val="000000" w:themeColor="text1"/>
        </w:rPr>
        <w:t>39</w:t>
      </w:r>
      <w:r w:rsidR="00F62D46" w:rsidRPr="00F62D46">
        <w:rPr>
          <w:rFonts w:ascii="Times New Roman" w:eastAsia="HGSMinchoE" w:hAnsi="Times New Roman" w:cs="Times New Roman"/>
          <w:color w:val="000000" w:themeColor="text1"/>
        </w:rPr>
        <w:t xml:space="preserve"> (populations (95% CI: </w:t>
      </w:r>
      <w:r w:rsidR="00F62D46" w:rsidRPr="00ED2863">
        <w:rPr>
          <w:rFonts w:ascii="Times New Roman" w:eastAsia="HGSMinchoE" w:hAnsi="Times New Roman" w:cs="Times New Roman"/>
          <w:color w:val="000000" w:themeColor="text1"/>
        </w:rPr>
        <w:t>0.393 - 0.395</w:t>
      </w:r>
      <w:r w:rsidR="00F62D46" w:rsidRPr="00360979">
        <w:rPr>
          <w:rFonts w:ascii="Times New Roman" w:eastAsia="HGSMinchoE" w:hAnsi="Times New Roman" w:cs="Times New Roman"/>
          <w:color w:val="000000" w:themeColor="text1"/>
          <w:sz w:val="22"/>
          <w:szCs w:val="22"/>
        </w:rPr>
        <w:t>)</w:t>
      </w:r>
      <w:r w:rsidR="005559C4">
        <w:rPr>
          <w:rFonts w:ascii="Times New Roman" w:eastAsia="HGSMinchoE" w:hAnsi="Times New Roman" w:cs="Times New Roman"/>
          <w:color w:val="000000" w:themeColor="text1"/>
        </w:rPr>
        <w:t xml:space="preserve">. </w:t>
      </w:r>
      <w:r w:rsidR="009573DE">
        <w:rPr>
          <w:rFonts w:ascii="Times New Roman" w:eastAsia="HGSMinchoE" w:hAnsi="Times New Roman" w:cs="Times New Roman"/>
          <w:color w:val="000000" w:themeColor="text1"/>
        </w:rPr>
        <w:t>All subsequent IPM results refer to models that included a discrete seedbank state.</w:t>
      </w:r>
    </w:p>
    <w:p w14:paraId="74AA282F" w14:textId="61487140" w:rsidR="00156AEB" w:rsidRPr="00A018BD" w:rsidRDefault="004367AB" w:rsidP="000A24A5">
      <w:pPr>
        <w:spacing w:line="480" w:lineRule="auto"/>
        <w:rPr>
          <w:rFonts w:ascii="Times New Roman" w:hAnsi="Times New Roman" w:cs="Times New Roman"/>
          <w:color w:val="000000" w:themeColor="text1"/>
        </w:rPr>
      </w:pPr>
      <w:r>
        <w:rPr>
          <w:rFonts w:ascii="Times New Roman" w:eastAsia="HGSMinchoE" w:hAnsi="Times New Roman" w:cs="Times New Roman"/>
          <w:color w:val="000000" w:themeColor="text1"/>
        </w:rPr>
        <w:tab/>
      </w:r>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commentRangeStart w:id="53"/>
      <w:commentRangeStart w:id="54"/>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commentRangeEnd w:id="53"/>
      <w:r w:rsidR="00FB5AA9">
        <w:rPr>
          <w:rStyle w:val="CommentReference"/>
        </w:rPr>
        <w:commentReference w:id="53"/>
      </w:r>
      <w:commentRangeEnd w:id="54"/>
      <w:r w:rsidR="005539DD">
        <w:rPr>
          <w:rStyle w:val="CommentReference"/>
        </w:rPr>
        <w:commentReference w:id="54"/>
      </w:r>
      <w:r w:rsidR="004547E4" w:rsidRPr="00316B32">
        <w:rPr>
          <w:rFonts w:ascii="Times New Roman" w:eastAsia="HGSMinchoE" w:hAnsi="Times New Roman" w:cs="Times New Roman"/>
          <w:color w:val="000000" w:themeColor="text1"/>
        </w:rPr>
        <w:t>;</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7559125C"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ab/>
      </w:r>
      <w:r w:rsidR="00B6794B" w:rsidRPr="00A018BD">
        <w:rPr>
          <w:rFonts w:ascii="Times New Roman" w:hAnsi="Times New Roman" w:cs="Times New Roman"/>
          <w:color w:val="000000" w:themeColor="text1"/>
        </w:rPr>
        <w:t xml:space="preserve">A density-independent, discretized IPM kernel (made using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lifecycle when all populations and transitions are considered together (</w:t>
      </w:r>
      <w:r w:rsidR="002F2A01">
        <w:rPr>
          <w:rFonts w:ascii="Times New Roman" w:hAnsi="Times New Roman" w:cs="Times New Roman"/>
          <w:color w:val="000000" w:themeColor="text1"/>
        </w:rPr>
        <w:t>Fig. 4</w:t>
      </w:r>
      <w:r w:rsidR="00B6794B" w:rsidRPr="00A018BD">
        <w:rPr>
          <w:rFonts w:ascii="Times New Roman" w:hAnsi="Times New Roman" w:cs="Times New Roman"/>
          <w:color w:val="000000" w:themeColor="text1"/>
        </w:rPr>
        <w:t xml:space="preserve">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w:t>
      </w:r>
      <w:r w:rsidR="00077A67">
        <w:rPr>
          <w:rFonts w:ascii="Times New Roman" w:hAnsi="Times New Roman" w:cs="Times New Roman"/>
          <w:color w:val="000000" w:themeColor="text1"/>
        </w:rPr>
        <w:t>a</w:t>
      </w:r>
      <w:r w:rsidR="00A018BD" w:rsidRPr="00A018BD">
        <w:rPr>
          <w:rFonts w:ascii="Times New Roman" w:hAnsi="Times New Roman" w:cs="Times New Roman"/>
          <w:color w:val="000000" w:themeColor="text1"/>
        </w:rPr>
        <w:t xml:space="preserve"> </w:t>
      </w:r>
      <w:r w:rsidR="00077A67">
        <w:rPr>
          <w:rFonts w:ascii="Times New Roman" w:hAnsi="Times New Roman" w:cs="Times New Roman"/>
          <w:color w:val="000000" w:themeColor="text1"/>
        </w:rPr>
        <w:t>large</w:t>
      </w:r>
      <w:r w:rsidR="00077A67" w:rsidRPr="00A018BD">
        <w:rPr>
          <w:rFonts w:ascii="Times New Roman" w:hAnsi="Times New Roman" w:cs="Times New Roman"/>
          <w:color w:val="000000" w:themeColor="text1"/>
        </w:rPr>
        <w:t xml:space="preserve"> </w:t>
      </w:r>
      <w:r w:rsidR="00A018BD" w:rsidRPr="00A018BD">
        <w:rPr>
          <w:rFonts w:ascii="Times New Roman" w:hAnsi="Times New Roman" w:cs="Times New Roman"/>
          <w:color w:val="000000" w:themeColor="text1"/>
        </w:rPr>
        <w:t xml:space="preserve">contribution of </w:t>
      </w:r>
      <w:r w:rsidR="00077A67">
        <w:rPr>
          <w:rFonts w:ascii="Times New Roman" w:hAnsi="Times New Roman" w:cs="Times New Roman"/>
          <w:color w:val="000000" w:themeColor="text1"/>
        </w:rPr>
        <w:t xml:space="preserve">seeds from </w:t>
      </w:r>
      <w:r w:rsidR="00A26230">
        <w:rPr>
          <w:rFonts w:ascii="Times New Roman" w:hAnsi="Times New Roman" w:cs="Times New Roman"/>
          <w:color w:val="000000" w:themeColor="text1"/>
        </w:rPr>
        <w:t xml:space="preserve">medium-sized </w:t>
      </w:r>
      <w:r w:rsidR="00A018BD" w:rsidRPr="00A018BD">
        <w:rPr>
          <w:rFonts w:ascii="Times New Roman" w:hAnsi="Times New Roman" w:cs="Times New Roman"/>
          <w:color w:val="000000" w:themeColor="text1"/>
        </w:rPr>
        <w:t xml:space="preserve">adult plants to the seedbank in the next year. The rates at which seeds are produced by adult plants and stay in the seedbank have the most impact </w:t>
      </w:r>
      <w:r w:rsidR="00A018BD" w:rsidRPr="00A018BD">
        <w:rPr>
          <w:rFonts w:ascii="Times New Roman" w:hAnsi="Times New Roman" w:cs="Times New Roman"/>
          <w:color w:val="000000" w:themeColor="text1"/>
        </w:rPr>
        <w:lastRenderedPageBreak/>
        <w:t>on population growth rate (</w:t>
      </w:r>
      <w:r w:rsidR="002F2A01">
        <w:rPr>
          <w:rFonts w:ascii="Times New Roman" w:hAnsi="Times New Roman" w:cs="Times New Roman"/>
          <w:color w:val="000000" w:themeColor="text1"/>
        </w:rPr>
        <w:t>Fig. 4</w:t>
      </w:r>
      <w:r w:rsidR="00A018BD" w:rsidRPr="00A018BD">
        <w:rPr>
          <w:rFonts w:ascii="Times New Roman" w:hAnsi="Times New Roman" w:cs="Times New Roman"/>
          <w:color w:val="000000" w:themeColor="text1"/>
        </w:rPr>
        <w:t xml:space="preserve">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29C264A0" w14:textId="4522B53B" w:rsidR="00DA0BEC" w:rsidRDefault="002F2A01" w:rsidP="00D278F6">
      <w:pPr>
        <w:rPr>
          <w:rFonts w:ascii="Times New Roman" w:hAnsi="Times New Roman" w:cs="Times New Roman"/>
          <w:color w:val="000000" w:themeColor="text1"/>
        </w:rPr>
      </w:pPr>
      <w:r>
        <w:rPr>
          <w:rFonts w:ascii="Times New Roman" w:hAnsi="Times New Roman" w:cs="Times New Roman"/>
          <w:b/>
          <w:bCs/>
          <w:color w:val="000000" w:themeColor="text1"/>
        </w:rPr>
        <w:t>Figure 4</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w:t>
      </w:r>
      <w:r w:rsidR="00517ABF">
        <w:rPr>
          <w:rFonts w:ascii="Times New Roman" w:hAnsi="Times New Roman" w:cs="Times New Roman"/>
          <w:color w:val="000000" w:themeColor="text1"/>
        </w:rPr>
        <w:t xml:space="preserve"> kernels</w:t>
      </w:r>
      <w:r w:rsidR="00B37535" w:rsidRPr="00A018BD">
        <w:rPr>
          <w:rFonts w:ascii="Times New Roman" w:hAnsi="Times New Roman" w:cs="Times New Roman"/>
          <w:color w:val="000000" w:themeColor="text1"/>
        </w:rPr>
        <w:t>.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00D278F6" w:rsidRPr="00A018BD">
        <w:rPr>
          <w:rFonts w:ascii="Times New Roman" w:hAnsi="Times New Roman" w:cs="Times New Roman"/>
          <w:color w:val="000000" w:themeColor="text1"/>
        </w:rPr>
        <w:t xml:space="preserve"> kernel for </w:t>
      </w:r>
      <w:r w:rsidR="00D278F6" w:rsidRPr="00A018BD">
        <w:rPr>
          <w:rFonts w:ascii="Times New Roman" w:hAnsi="Times New Roman" w:cs="Times New Roman"/>
          <w:i/>
          <w:iCs/>
          <w:color w:val="000000" w:themeColor="text1"/>
        </w:rPr>
        <w:t>O. coloradensis</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00D278F6"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02B2800B" w14:textId="77777777" w:rsidR="00DA0BEC" w:rsidRPr="00A018BD" w:rsidRDefault="00DA0BEC" w:rsidP="00D278F6">
      <w:pPr>
        <w:rPr>
          <w:rFonts w:ascii="Times New Roman" w:hAnsi="Times New Roman" w:cs="Times New Roman"/>
          <w:color w:val="000000" w:themeColor="text1"/>
        </w:rPr>
      </w:pPr>
    </w:p>
    <w:p w14:paraId="6DD3EF94" w14:textId="0736047B" w:rsidR="00DA0BEC" w:rsidRPr="00316B32" w:rsidRDefault="00517ABF" w:rsidP="00316B32">
      <w:pPr>
        <w:rPr>
          <w:i/>
          <w:iCs/>
        </w:rPr>
      </w:pPr>
      <w:r>
        <w:rPr>
          <w:rFonts w:ascii="Times New Roman" w:hAnsi="Times New Roman" w:cs="Times New Roman"/>
          <w:i/>
          <w:iCs/>
        </w:rPr>
        <w:t xml:space="preserve">Objective 2: </w:t>
      </w:r>
      <w:r w:rsidR="004F1F0D" w:rsidRPr="00316B32">
        <w:rPr>
          <w:rFonts w:ascii="Times New Roman" w:hAnsi="Times New Roman" w:cs="Times New Roman"/>
          <w:i/>
          <w:iCs/>
        </w:rPr>
        <w:t>Evaluating Persistence Mechanisms</w:t>
      </w:r>
    </w:p>
    <w:p w14:paraId="7B4A00B4" w14:textId="3D14FF28" w:rsidR="00FC2744" w:rsidRPr="00B431C8" w:rsidRDefault="004F1F0D" w:rsidP="00430083">
      <w:pPr>
        <w:pStyle w:val="NormalWeb"/>
        <w:spacing w:line="480" w:lineRule="auto"/>
        <w:ind w:firstLine="720"/>
        <w:rPr>
          <w:rFonts w:eastAsia="HGSMinchoE"/>
          <w:color w:val="000000" w:themeColor="text1"/>
        </w:rPr>
      </w:pPr>
      <w:r w:rsidRPr="00DA0BEC">
        <w:rPr>
          <w:rFonts w:eastAsia="HGSMinchoE"/>
          <w:i/>
          <w:iCs/>
          <w:color w:val="000000" w:themeColor="text1"/>
        </w:rPr>
        <w:t>Negative Density Dependence</w:t>
      </w:r>
      <w:r w:rsidR="00C378AF" w:rsidRPr="00DA0BEC">
        <w:rPr>
          <w:rFonts w:eastAsia="HGSMinchoE"/>
          <w:color w:val="000000" w:themeColor="text1"/>
        </w:rPr>
        <w:t xml:space="preserve">: </w:t>
      </w:r>
      <w:r w:rsidR="0048274E">
        <w:rPr>
          <w:rFonts w:eastAsia="HGSMinchoE"/>
          <w:color w:val="000000" w:themeColor="text1"/>
        </w:rPr>
        <w:t xml:space="preserve">There is moderate evidence that negative density-dependence is acting to maintain populations of </w:t>
      </w:r>
      <w:r w:rsidR="0048274E">
        <w:rPr>
          <w:rFonts w:eastAsia="HGSMinchoE"/>
          <w:i/>
          <w:iCs/>
          <w:color w:val="000000" w:themeColor="text1"/>
        </w:rPr>
        <w:t>O</w:t>
      </w:r>
      <w:r w:rsidR="0048274E" w:rsidRPr="0048274E">
        <w:rPr>
          <w:rFonts w:eastAsia="HGSMinchoE"/>
          <w:i/>
          <w:iCs/>
          <w:color w:val="000000" w:themeColor="text1"/>
        </w:rPr>
        <w:t>. coloradensis</w:t>
      </w:r>
      <w:r w:rsidR="0048274E">
        <w:rPr>
          <w:rFonts w:eastAsia="HGSMinchoE"/>
          <w:color w:val="000000" w:themeColor="text1"/>
        </w:rPr>
        <w:t xml:space="preserve">. </w:t>
      </w:r>
      <w:r w:rsidR="005548B3" w:rsidRPr="0048274E">
        <w:rPr>
          <w:rFonts w:eastAsia="HGSMinchoE"/>
          <w:color w:val="000000" w:themeColor="text1"/>
        </w:rPr>
        <w:t>AIC</w:t>
      </w:r>
      <w:r w:rsidR="005548B3" w:rsidRPr="00DA0BEC">
        <w:rPr>
          <w:rFonts w:eastAsia="HGSMinchoE"/>
          <w:color w:val="000000" w:themeColor="text1"/>
        </w:rPr>
        <w:t xml:space="preserve"> comparison of </w:t>
      </w:r>
      <w:r w:rsidRPr="00DA0BEC">
        <w:rPr>
          <w:rFonts w:eastAsia="HGSMinchoE"/>
          <w:color w:val="000000" w:themeColor="text1"/>
        </w:rPr>
        <w:t>continuous vital rate</w:t>
      </w:r>
      <w:r w:rsidR="005548B3" w:rsidRPr="00DA0BEC">
        <w:rPr>
          <w:rFonts w:eastAsia="HGSMinchoE"/>
          <w:color w:val="000000" w:themeColor="text1"/>
        </w:rPr>
        <w:t xml:space="preserve"> models</w:t>
      </w:r>
      <w:r w:rsidRPr="00DA0BEC">
        <w:rPr>
          <w:rFonts w:eastAsia="HGSMinchoE"/>
          <w:color w:val="000000" w:themeColor="text1"/>
        </w:rPr>
        <w:t xml:space="preserve"> </w:t>
      </w:r>
      <w:r w:rsidR="005548B3" w:rsidRPr="00DA0BEC">
        <w:rPr>
          <w:rFonts w:eastAsia="HGSMinchoE"/>
          <w:color w:val="000000" w:themeColor="text1"/>
        </w:rPr>
        <w:t>indicate that</w:t>
      </w:r>
      <w:r w:rsidR="00903A87" w:rsidRPr="00DA0BEC">
        <w:rPr>
          <w:rFonts w:eastAsia="HGSMinchoE"/>
          <w:color w:val="000000" w:themeColor="text1"/>
        </w:rPr>
        <w:t xml:space="preserve"> </w:t>
      </w:r>
      <w:commentRangeStart w:id="55"/>
      <w:r w:rsidR="00903A87" w:rsidRPr="00DA0BEC">
        <w:rPr>
          <w:rFonts w:eastAsia="HGSMinchoE"/>
          <w:color w:val="000000" w:themeColor="text1"/>
        </w:rPr>
        <w:t>density-dependent models are</w:t>
      </w:r>
      <w:r w:rsidR="00903A87" w:rsidRPr="00A018BD">
        <w:rPr>
          <w:rFonts w:eastAsia="HGSMinchoE"/>
          <w:color w:val="000000" w:themeColor="text1"/>
        </w:rPr>
        <w:t xml:space="preserve"> better predictors </w:t>
      </w:r>
      <w:commentRangeEnd w:id="55"/>
      <w:r w:rsidR="00601352">
        <w:rPr>
          <w:rStyle w:val="CommentReference"/>
          <w:rFonts w:asciiTheme="minorHAnsi" w:eastAsiaTheme="minorHAnsi" w:hAnsiTheme="minorHAnsi" w:cstheme="minorBidi"/>
        </w:rPr>
        <w:commentReference w:id="55"/>
      </w:r>
      <w:r w:rsidR="00903A87" w:rsidRPr="00A018BD">
        <w:rPr>
          <w:rFonts w:eastAsia="HGSMinchoE"/>
          <w:color w:val="000000" w:themeColor="text1"/>
        </w:rPr>
        <w:t xml:space="preserve">of </w:t>
      </w:r>
      <w:r w:rsidR="005E17DF">
        <w:rPr>
          <w:rFonts w:eastAsia="HGSMinchoE"/>
          <w:color w:val="000000" w:themeColor="text1"/>
        </w:rPr>
        <w:t>the majority of</w:t>
      </w:r>
      <w:r w:rsidR="005E17DF" w:rsidRPr="00A018BD">
        <w:rPr>
          <w:rFonts w:eastAsia="HGSMinchoE"/>
          <w:color w:val="000000" w:themeColor="text1"/>
        </w:rPr>
        <w:t xml:space="preserve"> </w:t>
      </w:r>
      <w:r w:rsidR="00903A87" w:rsidRPr="00A018BD">
        <w:rPr>
          <w:rFonts w:eastAsia="HGSMinchoE"/>
          <w:color w:val="000000" w:themeColor="text1"/>
        </w:rPr>
        <w:t>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lastRenderedPageBreak/>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A26230">
        <w:rPr>
          <w:rFonts w:eastAsia="HGSMinchoE"/>
          <w:color w:val="000000" w:themeColor="text1"/>
        </w:rPr>
        <w:t xml:space="preserve">Although density dependence is important for </w:t>
      </w:r>
      <w:r w:rsidR="00A26230">
        <w:rPr>
          <w:rFonts w:eastAsia="HGSMinchoE"/>
          <w:i/>
          <w:iCs/>
          <w:color w:val="000000" w:themeColor="text1"/>
        </w:rPr>
        <w:t>O. coloradensis</w:t>
      </w:r>
      <w:r w:rsidR="00A26230">
        <w:rPr>
          <w:rFonts w:eastAsia="HGSMinchoE"/>
          <w:color w:val="000000" w:themeColor="text1"/>
        </w:rPr>
        <w:t xml:space="preserve">, </w:t>
      </w:r>
      <w:r w:rsidR="00430083">
        <w:rPr>
          <w:rFonts w:eastAsia="HGSMinchoE"/>
          <w:color w:val="000000" w:themeColor="text1"/>
        </w:rPr>
        <w:t xml:space="preserve">it appears only to be acting to decrease lambda at high density, but not clearly increasing lambda at low density. </w:t>
      </w:r>
      <w:r w:rsidR="00DF27DA">
        <w:rPr>
          <w:rFonts w:eastAsia="HGSMinchoE"/>
          <w:color w:val="000000" w:themeColor="text1"/>
        </w:rPr>
        <w:t xml:space="preserve">We also found that population growth rate </w:t>
      </w:r>
      <w:r w:rsidR="00711E39">
        <w:rPr>
          <w:rFonts w:eastAsia="HGSMinchoE"/>
          <w:color w:val="000000" w:themeColor="text1"/>
        </w:rPr>
        <w:t xml:space="preserve">is </w:t>
      </w:r>
      <w:r w:rsidR="00841487">
        <w:rPr>
          <w:rFonts w:eastAsia="HGSMinchoE"/>
          <w:color w:val="000000" w:themeColor="text1"/>
        </w:rPr>
        <w:t xml:space="preserve">generally </w:t>
      </w:r>
      <w:r w:rsidR="00711E39">
        <w:rPr>
          <w:rFonts w:eastAsia="HGSMinchoE"/>
          <w:color w:val="000000" w:themeColor="text1"/>
        </w:rPr>
        <w:t>higher when population size is smaller, but only when comparing the relationship between log(</w:t>
      </w:r>
      <w:r w:rsidR="00711E39" w:rsidRPr="00A018BD">
        <w:rPr>
          <w:rFonts w:eastAsia="HGSMinchoE"/>
          <w:color w:val="000000" w:themeColor="text1"/>
        </w:rPr>
        <w:t>λ</w:t>
      </w:r>
      <w:r w:rsidR="00711E39">
        <w:rPr>
          <w:rFonts w:eastAsia="HGSMinchoE"/>
          <w:color w:val="000000" w:themeColor="text1"/>
        </w:rPr>
        <w:t>) and population size within a subpopulation (Fig. 5</w:t>
      </w:r>
      <w:r w:rsidR="00711E39">
        <w:rPr>
          <w:rFonts w:eastAsia="HGSMinchoE"/>
          <w:b/>
          <w:bCs/>
          <w:color w:val="000000" w:themeColor="text1"/>
        </w:rPr>
        <w:t>A</w:t>
      </w:r>
      <w:r w:rsidR="00711E39">
        <w:rPr>
          <w:rFonts w:eastAsia="HGSMinchoE"/>
          <w:color w:val="000000" w:themeColor="text1"/>
        </w:rPr>
        <w:t xml:space="preserve"> and </w:t>
      </w:r>
      <w:r w:rsidR="00711E39">
        <w:rPr>
          <w:rFonts w:eastAsia="HGSMinchoE"/>
          <w:b/>
          <w:bCs/>
          <w:color w:val="000000" w:themeColor="text1"/>
        </w:rPr>
        <w:t>C</w:t>
      </w:r>
      <w:r w:rsidR="00711E39">
        <w:rPr>
          <w:rFonts w:eastAsia="HGSMinchoE"/>
          <w:color w:val="000000" w:themeColor="text1"/>
        </w:rPr>
        <w:t xml:space="preserve">). </w:t>
      </w:r>
      <w:r w:rsidR="002212E3">
        <w:rPr>
          <w:rFonts w:eastAsia="HGSMinchoE"/>
          <w:color w:val="000000" w:themeColor="text1"/>
        </w:rPr>
        <w:t xml:space="preserve">There is also a negative relationship within each subpopulation between population size in year </w:t>
      </w:r>
      <w:r w:rsidR="002212E3">
        <w:rPr>
          <w:rFonts w:eastAsia="HGSMinchoE"/>
          <w:i/>
          <w:iCs/>
          <w:color w:val="000000" w:themeColor="text1"/>
        </w:rPr>
        <w:t>t</w:t>
      </w:r>
      <w:r w:rsidR="002212E3">
        <w:rPr>
          <w:rFonts w:eastAsia="HGSMinchoE"/>
          <w:color w:val="000000" w:themeColor="text1"/>
        </w:rPr>
        <w:t xml:space="preserve"> and the ratio of subpopulation size in </w:t>
      </w:r>
      <w:r w:rsidR="002212E3">
        <w:rPr>
          <w:rFonts w:eastAsia="HGSMinchoE"/>
          <w:i/>
          <w:iCs/>
          <w:color w:val="000000" w:themeColor="text1"/>
        </w:rPr>
        <w:t>t+1</w:t>
      </w:r>
      <w:r w:rsidR="002212E3">
        <w:rPr>
          <w:rFonts w:eastAsia="HGSMinchoE"/>
          <w:color w:val="000000" w:themeColor="text1"/>
        </w:rPr>
        <w:t xml:space="preserve"> to subpopulation size in </w:t>
      </w:r>
      <w:r w:rsidR="002212E3">
        <w:rPr>
          <w:rFonts w:eastAsia="HGSMinchoE"/>
          <w:i/>
          <w:iCs/>
          <w:color w:val="000000" w:themeColor="text1"/>
        </w:rPr>
        <w:t>t</w:t>
      </w:r>
      <w:r w:rsidR="002212E3">
        <w:rPr>
          <w:rFonts w:eastAsia="HGSMinchoE"/>
          <w:color w:val="000000" w:themeColor="text1"/>
        </w:rPr>
        <w:t xml:space="preserve"> (Fig. 5</w:t>
      </w:r>
      <w:r w:rsidR="002212E3">
        <w:rPr>
          <w:rFonts w:eastAsia="HGSMinchoE"/>
          <w:b/>
          <w:bCs/>
          <w:color w:val="000000" w:themeColor="text1"/>
        </w:rPr>
        <w:t xml:space="preserve">B </w:t>
      </w:r>
      <w:r w:rsidR="002212E3">
        <w:rPr>
          <w:rFonts w:eastAsia="HGSMinchoE"/>
          <w:color w:val="000000" w:themeColor="text1"/>
        </w:rPr>
        <w:t xml:space="preserve">and </w:t>
      </w:r>
      <w:r w:rsidR="002212E3">
        <w:rPr>
          <w:rFonts w:eastAsia="HGSMinchoE"/>
          <w:b/>
          <w:bCs/>
          <w:color w:val="000000" w:themeColor="text1"/>
        </w:rPr>
        <w:t>D</w:t>
      </w:r>
      <w:r w:rsidR="002212E3">
        <w:rPr>
          <w:rFonts w:eastAsia="HGSMinchoE"/>
          <w:color w:val="000000" w:themeColor="text1"/>
        </w:rPr>
        <w:t>).</w:t>
      </w:r>
      <w:r w:rsidR="007629A1">
        <w:rPr>
          <w:rFonts w:eastAsia="HGSMinchoE"/>
          <w:color w:val="000000" w:themeColor="text1"/>
        </w:rPr>
        <w:t xml:space="preserve"> </w:t>
      </w:r>
      <w:r w:rsidR="00A96A13">
        <w:rPr>
          <w:rFonts w:eastAsia="HGSMinchoE"/>
          <w:color w:val="000000" w:themeColor="text1"/>
        </w:rPr>
        <w:t xml:space="preserve">However, when looking across all subpopulations, there is not a clear relationship between </w:t>
      </w:r>
      <w:r w:rsidR="00C71605">
        <w:rPr>
          <w:rFonts w:eastAsia="HGSMinchoE"/>
          <w:color w:val="000000" w:themeColor="text1"/>
        </w:rPr>
        <w:t xml:space="preserve">subpopulation size in </w:t>
      </w:r>
      <w:r w:rsidR="00C71605">
        <w:rPr>
          <w:rFonts w:eastAsia="HGSMinchoE"/>
          <w:i/>
          <w:iCs/>
          <w:color w:val="000000" w:themeColor="text1"/>
        </w:rPr>
        <w:t>t</w:t>
      </w:r>
      <w:r w:rsidR="00C71605">
        <w:rPr>
          <w:rFonts w:eastAsia="HGSMinchoE"/>
          <w:color w:val="000000" w:themeColor="text1"/>
        </w:rPr>
        <w:t xml:space="preserve"> and either log(</w:t>
      </w:r>
      <w:r w:rsidR="00C71605" w:rsidRPr="00A018BD">
        <w:rPr>
          <w:rFonts w:eastAsia="HGSMinchoE"/>
          <w:color w:val="000000" w:themeColor="text1"/>
        </w:rPr>
        <w:t>λ</w:t>
      </w:r>
      <w:r w:rsidR="00C71605">
        <w:rPr>
          <w:rFonts w:eastAsia="HGSMinchoE"/>
          <w:color w:val="000000" w:themeColor="text1"/>
        </w:rPr>
        <w:t xml:space="preserve">) or the ratio of subpopulation size in </w:t>
      </w:r>
      <w:r w:rsidR="00C71605">
        <w:rPr>
          <w:rFonts w:eastAsia="HGSMinchoE"/>
          <w:i/>
          <w:iCs/>
          <w:color w:val="000000" w:themeColor="text1"/>
        </w:rPr>
        <w:t>t+1</w:t>
      </w:r>
      <w:r w:rsidR="00972160">
        <w:rPr>
          <w:rFonts w:eastAsia="HGSMinchoE"/>
          <w:color w:val="000000" w:themeColor="text1"/>
        </w:rPr>
        <w:t xml:space="preserve">. </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575E4B77" w14:textId="77777777" w:rsidR="00986CBA" w:rsidRDefault="00986CBA" w:rsidP="001D3B35">
      <w:pPr>
        <w:pStyle w:val="NormalWeb"/>
        <w:rPr>
          <w:rFonts w:eastAsia="HGSMinchoE"/>
          <w:b/>
          <w:bCs/>
          <w:color w:val="000000" w:themeColor="text1"/>
        </w:rPr>
      </w:pPr>
      <w:r>
        <w:rPr>
          <w:rFonts w:eastAsia="HGSMinchoE"/>
          <w:noProof/>
          <w:color w:val="000000" w:themeColor="text1"/>
        </w:rPr>
        <w:drawing>
          <wp:inline distT="0" distB="0" distL="0" distR="0" wp14:anchorId="4FF51A86" wp14:editId="6CF66DD8">
            <wp:extent cx="4951379" cy="330091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25F4C0D7" w14:textId="74BCE078" w:rsidR="003D5B92" w:rsidRPr="003A64CF" w:rsidRDefault="002F2A01" w:rsidP="001D3B35">
      <w:pPr>
        <w:pStyle w:val="NormalWeb"/>
        <w:rPr>
          <w:rFonts w:eastAsia="HGSMinchoE"/>
          <w:color w:val="000000" w:themeColor="text1"/>
        </w:rPr>
      </w:pPr>
      <w:r>
        <w:rPr>
          <w:rFonts w:eastAsia="HGSMinchoE"/>
          <w:b/>
          <w:bCs/>
          <w:color w:val="000000" w:themeColor="text1"/>
        </w:rPr>
        <w:t>Figure 5</w:t>
      </w:r>
      <w:r w:rsidR="003D5B92">
        <w:rPr>
          <w:rFonts w:eastAsia="HGSMinchoE"/>
          <w:color w:val="000000" w:themeColor="text1"/>
        </w:rPr>
        <w:t xml:space="preserve">. </w:t>
      </w:r>
      <w:r w:rsidR="007C0E56">
        <w:rPr>
          <w:rFonts w:eastAsia="HGSMinchoE"/>
          <w:color w:val="000000" w:themeColor="text1"/>
        </w:rPr>
        <w:t>(</w:t>
      </w:r>
      <w:r w:rsidR="007C0E56" w:rsidRPr="00C770D9">
        <w:rPr>
          <w:rFonts w:eastAsia="HGSMinchoE"/>
          <w:b/>
          <w:bCs/>
          <w:color w:val="000000" w:themeColor="text1"/>
        </w:rPr>
        <w:t>A</w:t>
      </w:r>
      <w:r w:rsidR="007C0E56">
        <w:rPr>
          <w:rFonts w:eastAsia="HGSMinchoE"/>
          <w:color w:val="000000" w:themeColor="text1"/>
        </w:rPr>
        <w:t xml:space="preserve">) </w:t>
      </w:r>
      <w:r w:rsidR="00910FCA">
        <w:rPr>
          <w:rFonts w:eastAsia="HGSMinchoE"/>
          <w:color w:val="000000" w:themeColor="text1"/>
        </w:rPr>
        <w:t>Within the same subpopulation, population growth rate (log(</w:t>
      </w:r>
      <w:r w:rsidR="00910FCA" w:rsidRPr="00A018BD">
        <w:rPr>
          <w:rFonts w:eastAsia="HGSMinchoE"/>
          <w:color w:val="000000" w:themeColor="text1"/>
        </w:rPr>
        <w:t>λ</w:t>
      </w:r>
      <w:r w:rsidR="00910FCA">
        <w:rPr>
          <w:rFonts w:eastAsia="HGSMinchoE"/>
          <w:color w:val="000000" w:themeColor="text1"/>
        </w:rPr>
        <w:t xml:space="preserve">)) </w:t>
      </w:r>
      <w:r w:rsidR="00986CBA">
        <w:rPr>
          <w:rFonts w:eastAsia="HGSMinchoE"/>
          <w:color w:val="000000" w:themeColor="text1"/>
        </w:rPr>
        <w:t xml:space="preserve">calculated from IPMs </w:t>
      </w:r>
      <w:r w:rsidR="00910FCA">
        <w:rPr>
          <w:rFonts w:eastAsia="HGSMinchoE"/>
          <w:color w:val="000000" w:themeColor="text1"/>
        </w:rPr>
        <w:t xml:space="preserve">decreases as population size increases.  </w:t>
      </w:r>
      <w:r w:rsidR="00986CBA">
        <w:rPr>
          <w:rFonts w:eastAsia="HGSMinchoE"/>
          <w:color w:val="000000" w:themeColor="text1"/>
        </w:rPr>
        <w:t>(</w:t>
      </w:r>
      <w:r w:rsidR="00986CBA">
        <w:rPr>
          <w:rFonts w:eastAsia="HGSMinchoE"/>
          <w:b/>
          <w:bCs/>
          <w:color w:val="000000" w:themeColor="text1"/>
        </w:rPr>
        <w:t>B</w:t>
      </w:r>
      <w:r w:rsidR="00986CBA">
        <w:rPr>
          <w:rFonts w:eastAsia="HGSMinchoE"/>
          <w:color w:val="000000" w:themeColor="text1"/>
        </w:rPr>
        <w:t xml:space="preserve">) Population growth rate calculated by change in population size from year </w:t>
      </w:r>
      <w:r w:rsidR="00986CBA">
        <w:rPr>
          <w:rFonts w:eastAsia="HGSMinchoE"/>
          <w:i/>
          <w:iCs/>
          <w:color w:val="000000" w:themeColor="text1"/>
        </w:rPr>
        <w:t>t</w:t>
      </w:r>
      <w:r w:rsidR="00986CBA">
        <w:rPr>
          <w:rFonts w:eastAsia="HGSMinchoE"/>
          <w:color w:val="000000" w:themeColor="text1"/>
        </w:rPr>
        <w:t xml:space="preserve"> to year </w:t>
      </w:r>
      <w:r w:rsidR="00986CBA">
        <w:rPr>
          <w:rFonts w:eastAsia="HGSMinchoE"/>
          <w:i/>
          <w:iCs/>
          <w:color w:val="000000" w:themeColor="text1"/>
        </w:rPr>
        <w:t>t+1</w:t>
      </w:r>
      <w:r w:rsidR="00986CBA">
        <w:rPr>
          <w:rFonts w:eastAsia="HGSMinchoE"/>
          <w:color w:val="000000" w:themeColor="text1"/>
        </w:rPr>
        <w:t xml:space="preserve"> also decreases as population size increases in the same subpopulation. In </w:t>
      </w:r>
      <w:r w:rsidR="00986CBA">
        <w:rPr>
          <w:rFonts w:eastAsia="HGSMinchoE"/>
          <w:b/>
          <w:bCs/>
          <w:color w:val="000000" w:themeColor="text1"/>
        </w:rPr>
        <w:t xml:space="preserve">A </w:t>
      </w:r>
      <w:r w:rsidR="00986CBA">
        <w:rPr>
          <w:rFonts w:eastAsia="HGSMinchoE"/>
          <w:color w:val="000000" w:themeColor="text1"/>
        </w:rPr>
        <w:t xml:space="preserve">and </w:t>
      </w:r>
      <w:r w:rsidR="00986CBA">
        <w:rPr>
          <w:rFonts w:eastAsia="HGSMinchoE"/>
          <w:b/>
          <w:bCs/>
          <w:color w:val="000000" w:themeColor="text1"/>
        </w:rPr>
        <w:t>B</w:t>
      </w:r>
      <w:r w:rsidR="00986CBA">
        <w:rPr>
          <w:rFonts w:eastAsia="HGSMinchoE"/>
          <w:color w:val="000000" w:themeColor="text1"/>
        </w:rPr>
        <w:t xml:space="preserve">, </w:t>
      </w:r>
      <w:r w:rsidR="008D6AC0">
        <w:rPr>
          <w:rFonts w:eastAsia="HGSMinchoE"/>
          <w:color w:val="000000" w:themeColor="text1"/>
        </w:rPr>
        <w:t xml:space="preserve">each point represents values calculated from data from one transition in one subpopulation. </w:t>
      </w:r>
      <w:r w:rsidR="00E2613E">
        <w:rPr>
          <w:rFonts w:eastAsia="HGSMinchoE"/>
          <w:color w:val="000000" w:themeColor="text1"/>
        </w:rPr>
        <w:t>Lines show linear regressions of the relationships</w:t>
      </w:r>
      <w:r w:rsidR="00A75C1D">
        <w:rPr>
          <w:rFonts w:eastAsia="HGSMinchoE"/>
          <w:color w:val="000000" w:themeColor="text1"/>
        </w:rPr>
        <w:t xml:space="preserve"> </w:t>
      </w:r>
      <w:r w:rsidR="00E2613E">
        <w:rPr>
          <w:rFonts w:eastAsia="HGSMinchoE"/>
          <w:color w:val="000000" w:themeColor="text1"/>
        </w:rPr>
        <w:t xml:space="preserve">between log(N </w:t>
      </w:r>
      <w:r w:rsidR="00E2613E">
        <w:rPr>
          <w:rFonts w:eastAsia="HGSMinchoE"/>
          <w:i/>
          <w:iCs/>
          <w:color w:val="000000" w:themeColor="text1"/>
        </w:rPr>
        <w:t>t</w:t>
      </w:r>
      <w:r w:rsidR="00E2613E">
        <w:rPr>
          <w:rFonts w:eastAsia="HGSMinchoE"/>
          <w:color w:val="000000" w:themeColor="text1"/>
        </w:rPr>
        <w:t>) and the respective response variable</w:t>
      </w:r>
      <w:r w:rsidR="008D6AC0">
        <w:rPr>
          <w:rFonts w:eastAsia="HGSMinchoE"/>
          <w:color w:val="000000" w:themeColor="text1"/>
        </w:rPr>
        <w:t xml:space="preserve"> </w:t>
      </w:r>
      <w:r w:rsidR="00E2613E">
        <w:rPr>
          <w:rFonts w:eastAsia="HGSMinchoE"/>
          <w:color w:val="000000" w:themeColor="text1"/>
        </w:rPr>
        <w:t xml:space="preserve">in each subpopulation. Rug plots </w:t>
      </w:r>
      <w:r w:rsidR="00986CBA">
        <w:rPr>
          <w:rFonts w:eastAsia="HGSMinchoE"/>
          <w:color w:val="000000" w:themeColor="text1"/>
        </w:rPr>
        <w:t>in panel</w:t>
      </w:r>
      <w:r w:rsidR="00E2613E">
        <w:rPr>
          <w:rFonts w:eastAsia="HGSMinchoE"/>
          <w:color w:val="000000" w:themeColor="text1"/>
        </w:rPr>
        <w:t>s</w:t>
      </w:r>
      <w:r w:rsidR="00986CBA">
        <w:rPr>
          <w:rFonts w:eastAsia="HGSMinchoE"/>
          <w:color w:val="000000" w:themeColor="text1"/>
        </w:rPr>
        <w:t xml:space="preserve"> </w:t>
      </w:r>
      <w:r w:rsidR="00986CBA" w:rsidRPr="00C770D9">
        <w:rPr>
          <w:rFonts w:eastAsia="HGSMinchoE"/>
          <w:b/>
          <w:bCs/>
          <w:color w:val="000000" w:themeColor="text1"/>
        </w:rPr>
        <w:t>C</w:t>
      </w:r>
      <w:r w:rsidR="00986CBA">
        <w:rPr>
          <w:rFonts w:eastAsia="HGSMinchoE"/>
          <w:color w:val="000000" w:themeColor="text1"/>
        </w:rPr>
        <w:t xml:space="preserve"> and </w:t>
      </w:r>
      <w:r w:rsidR="00986CBA" w:rsidRPr="00C770D9">
        <w:rPr>
          <w:rFonts w:eastAsia="HGSMinchoE"/>
          <w:b/>
          <w:bCs/>
          <w:color w:val="000000" w:themeColor="text1"/>
        </w:rPr>
        <w:t>D</w:t>
      </w:r>
      <w:r w:rsidR="00986CBA">
        <w:rPr>
          <w:rFonts w:eastAsia="HGSMinchoE"/>
          <w:b/>
          <w:bCs/>
          <w:color w:val="000000" w:themeColor="text1"/>
        </w:rPr>
        <w:t xml:space="preserve"> </w:t>
      </w:r>
      <w:r w:rsidR="00986CBA">
        <w:rPr>
          <w:rFonts w:eastAsia="HGSMinchoE"/>
          <w:color w:val="000000" w:themeColor="text1"/>
        </w:rPr>
        <w:t xml:space="preserve">show the </w:t>
      </w:r>
      <w:r w:rsidR="00E2613E">
        <w:rPr>
          <w:rFonts w:eastAsia="HGSMinchoE"/>
          <w:color w:val="000000" w:themeColor="text1"/>
        </w:rPr>
        <w:t xml:space="preserve">slope of each regression line in panels </w:t>
      </w:r>
      <w:r w:rsidR="00E2613E">
        <w:rPr>
          <w:rFonts w:eastAsia="HGSMinchoE"/>
          <w:b/>
          <w:bCs/>
          <w:color w:val="000000" w:themeColor="text1"/>
        </w:rPr>
        <w:t>A</w:t>
      </w:r>
      <w:r w:rsidR="00E2613E">
        <w:rPr>
          <w:rFonts w:eastAsia="HGSMinchoE"/>
          <w:color w:val="000000" w:themeColor="text1"/>
        </w:rPr>
        <w:t xml:space="preserve"> and </w:t>
      </w:r>
      <w:r w:rsidR="00E2613E">
        <w:rPr>
          <w:rFonts w:eastAsia="HGSMinchoE"/>
          <w:b/>
          <w:bCs/>
          <w:color w:val="000000" w:themeColor="text1"/>
        </w:rPr>
        <w:t>B</w:t>
      </w:r>
      <w:r w:rsidR="00E2613E">
        <w:rPr>
          <w:rFonts w:eastAsia="HGSMinchoE"/>
          <w:color w:val="000000" w:themeColor="text1"/>
        </w:rPr>
        <w:t xml:space="preserve">, respectively. The normal distributions in </w:t>
      </w:r>
      <w:r w:rsidR="00E2613E">
        <w:rPr>
          <w:rFonts w:eastAsia="HGSMinchoE"/>
          <w:b/>
          <w:bCs/>
          <w:color w:val="000000" w:themeColor="text1"/>
        </w:rPr>
        <w:t xml:space="preserve">C </w:t>
      </w:r>
      <w:r w:rsidR="00E2613E">
        <w:rPr>
          <w:rFonts w:eastAsia="HGSMinchoE"/>
          <w:color w:val="000000" w:themeColor="text1"/>
        </w:rPr>
        <w:t xml:space="preserve">and </w:t>
      </w:r>
      <w:r w:rsidR="00E2613E">
        <w:rPr>
          <w:rFonts w:eastAsia="HGSMinchoE"/>
          <w:b/>
          <w:bCs/>
          <w:color w:val="000000" w:themeColor="text1"/>
        </w:rPr>
        <w:t>D</w:t>
      </w:r>
      <w:r w:rsidR="00655E2E">
        <w:rPr>
          <w:rFonts w:eastAsia="HGSMinchoE"/>
          <w:b/>
          <w:bCs/>
          <w:color w:val="000000" w:themeColor="text1"/>
        </w:rPr>
        <w:t xml:space="preserve"> </w:t>
      </w:r>
      <w:r w:rsidR="00655E2E">
        <w:rPr>
          <w:rFonts w:eastAsia="HGSMinchoE"/>
          <w:color w:val="000000" w:themeColor="text1"/>
        </w:rPr>
        <w:t xml:space="preserve">were created using the means and standard deviations of these slopes. </w:t>
      </w:r>
      <w:r w:rsidR="00E33A24">
        <w:rPr>
          <w:rFonts w:eastAsia="HGSMinchoE"/>
          <w:color w:val="000000" w:themeColor="text1"/>
        </w:rPr>
        <w:t>According to these distributions of observed slopes, there is an 11% probability that the relationship between log(</w:t>
      </w:r>
      <w:r w:rsidR="00E33A24" w:rsidRPr="00A018BD">
        <w:rPr>
          <w:rFonts w:eastAsia="HGSMinchoE"/>
          <w:color w:val="000000" w:themeColor="text1"/>
        </w:rPr>
        <w:t>λ</w:t>
      </w:r>
      <w:r w:rsidR="00E33A24">
        <w:rPr>
          <w:rFonts w:eastAsia="HGSMinchoE"/>
          <w:color w:val="000000" w:themeColor="text1"/>
        </w:rPr>
        <w:t xml:space="preserve">) and log(N </w:t>
      </w:r>
      <w:r w:rsidR="00E33A24">
        <w:rPr>
          <w:rFonts w:eastAsia="HGSMinchoE"/>
          <w:i/>
          <w:iCs/>
          <w:color w:val="000000" w:themeColor="text1"/>
        </w:rPr>
        <w:t>t</w:t>
      </w:r>
      <w:r w:rsidR="00E33A24">
        <w:rPr>
          <w:rFonts w:eastAsia="HGSMinchoE"/>
          <w:color w:val="000000" w:themeColor="text1"/>
        </w:rPr>
        <w:t xml:space="preserve">) would be positive, and a 1% probability that the relationship between log(N </w:t>
      </w:r>
      <w:r w:rsidR="00E33A24">
        <w:rPr>
          <w:rFonts w:eastAsia="HGSMinchoE"/>
          <w:i/>
          <w:iCs/>
          <w:color w:val="000000" w:themeColor="text1"/>
        </w:rPr>
        <w:t>t</w:t>
      </w:r>
      <w:r w:rsidR="00E33A24">
        <w:rPr>
          <w:rFonts w:eastAsia="HGSMinchoE"/>
          <w:color w:val="000000" w:themeColor="text1"/>
        </w:rPr>
        <w:t xml:space="preserve">) and log(N </w:t>
      </w:r>
      <w:r w:rsidR="00E33A24">
        <w:rPr>
          <w:rFonts w:eastAsia="HGSMinchoE"/>
          <w:i/>
          <w:iCs/>
          <w:color w:val="000000" w:themeColor="text1"/>
        </w:rPr>
        <w:t>t+1</w:t>
      </w:r>
      <w:r w:rsidR="00E33A24">
        <w:rPr>
          <w:rFonts w:eastAsia="HGSMinchoE"/>
          <w:color w:val="000000" w:themeColor="text1"/>
        </w:rPr>
        <w:t xml:space="preserve"> / N </w:t>
      </w:r>
      <w:r w:rsidR="00E33A24">
        <w:rPr>
          <w:rFonts w:eastAsia="HGSMinchoE"/>
          <w:i/>
          <w:iCs/>
          <w:color w:val="000000" w:themeColor="text1"/>
        </w:rPr>
        <w:t>t</w:t>
      </w:r>
      <w:r w:rsidR="00E33A24">
        <w:rPr>
          <w:rFonts w:eastAsia="HGSMinchoE"/>
          <w:color w:val="000000" w:themeColor="text1"/>
        </w:rPr>
        <w:t xml:space="preserve">) would be positive. </w:t>
      </w:r>
      <w:r w:rsidR="00A75C1D">
        <w:rPr>
          <w:rFonts w:eastAsia="HGSMinchoE"/>
          <w:color w:val="000000" w:themeColor="text1"/>
        </w:rPr>
        <w:t xml:space="preserve">In all panels, “N” indicates the number of individuals in a subpopulation. </w:t>
      </w:r>
    </w:p>
    <w:p w14:paraId="760B72DB" w14:textId="72D1480B"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lastRenderedPageBreak/>
        <w:t>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w:t>
      </w:r>
      <w:r w:rsidR="00430083">
        <w:rPr>
          <w:rFonts w:eastAsia="HGSMinchoE"/>
          <w:color w:val="000000" w:themeColor="text1"/>
        </w:rPr>
        <w:t xml:space="preserve"> </w:t>
      </w:r>
      <w:r w:rsidR="00ED5F4D" w:rsidRPr="00A018BD">
        <w:rPr>
          <w:rFonts w:eastAsia="HGSMinchoE"/>
          <w:color w:val="000000" w:themeColor="text1"/>
        </w:rPr>
        <w:t>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r w:rsidR="00EA5EB7">
        <w:rPr>
          <w:rFonts w:eastAsia="HGSMinchoE"/>
          <w:color w:val="000000" w:themeColor="text1"/>
        </w:rPr>
        <w:t>Ten thousand</w:t>
      </w:r>
      <w:r w:rsidR="007A7999" w:rsidRPr="00A018BD">
        <w:rPr>
          <w:rFonts w:eastAsia="HGSMinchoE"/>
          <w:color w:val="000000" w:themeColor="text1"/>
        </w:rPr>
        <w:t xml:space="preserve">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w:t>
      </w:r>
      <w:r w:rsidR="009E3F0F">
        <w:rPr>
          <w:rFonts w:eastAsia="HGSMinchoE"/>
          <w:color w:val="000000" w:themeColor="text1"/>
        </w:rPr>
        <w:t>wa</w:t>
      </w:r>
      <w:r w:rsidR="009E3F0F" w:rsidRPr="00A018BD">
        <w:rPr>
          <w:rFonts w:eastAsia="HGSMinchoE"/>
          <w:color w:val="000000" w:themeColor="text1"/>
        </w:rPr>
        <w:t xml:space="preserve">s </w:t>
      </w:r>
      <w:r w:rsidR="005601CB" w:rsidRPr="00A018BD">
        <w:rPr>
          <w:rFonts w:eastAsia="HGSMinchoE"/>
          <w:color w:val="000000" w:themeColor="text1"/>
        </w:rPr>
        <w:t xml:space="preserve">a </w:t>
      </w:r>
      <w:r w:rsidR="00AB079B" w:rsidRPr="00A018BD">
        <w:rPr>
          <w:rFonts w:eastAsia="HGSMinchoE"/>
          <w:color w:val="000000" w:themeColor="text1"/>
        </w:rPr>
        <w:t>49.8</w:t>
      </w:r>
      <w:r w:rsidR="005601CB" w:rsidRPr="00A018BD">
        <w:rPr>
          <w:rFonts w:eastAsia="HGSMinchoE"/>
          <w:color w:val="000000" w:themeColor="text1"/>
        </w:rPr>
        <w:t>%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w:t>
      </w:r>
      <w:r w:rsidR="009E3F0F">
        <w:rPr>
          <w:rFonts w:eastAsia="HGSMinchoE"/>
          <w:color w:val="000000" w:themeColor="text1"/>
        </w:rPr>
        <w:t>erature</w:t>
      </w:r>
      <w:r w:rsidR="005601CB" w:rsidRPr="00A018BD">
        <w:rPr>
          <w:rFonts w:eastAsia="HGSMinchoE"/>
          <w:color w:val="000000" w:themeColor="text1"/>
        </w:rPr>
        <w:t xml:space="preserve">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7A62778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r w:rsidR="001803B8">
              <w:rPr>
                <w:rFonts w:eastAsia="HGSMinchoE"/>
                <w:color w:val="000000" w:themeColor="text1"/>
                <w:sz w:val="20"/>
                <w:szCs w:val="20"/>
              </w:rPr>
              <w:t>)</w:t>
            </w:r>
          </w:p>
        </w:tc>
        <w:tc>
          <w:tcPr>
            <w:tcW w:w="1030" w:type="dxa"/>
          </w:tcPr>
          <w:p w14:paraId="72F41307" w14:textId="378C52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00316B32">
              <w:rPr>
                <w:rFonts w:eastAsia="HGSMinchoE"/>
                <w:color w:val="000000" w:themeColor="text1"/>
              </w:rPr>
              <w:t>(</w:t>
            </w:r>
            <w:r w:rsidR="00316B32" w:rsidRPr="00316B32">
              <w:rPr>
                <w:rFonts w:eastAsia="HGSMinchoE"/>
                <w:color w:val="000000" w:themeColor="text1"/>
                <w:sz w:val="20"/>
                <w:szCs w:val="20"/>
              </w:rPr>
              <w:t>0</w:t>
            </w:r>
            <w:r w:rsidRPr="00316B32">
              <w:rPr>
                <w:rFonts w:eastAsia="HGSMinchoE"/>
                <w:color w:val="000000" w:themeColor="text1"/>
                <w:sz w:val="20"/>
                <w:szCs w:val="20"/>
              </w:rPr>
              <w:t>.413</w:t>
            </w:r>
            <w:r w:rsidR="00316B32" w:rsidRPr="00316B32">
              <w:rPr>
                <w:rFonts w:eastAsia="HGSMinchoE"/>
                <w:color w:val="000000" w:themeColor="text1"/>
                <w:sz w:val="20"/>
                <w:szCs w:val="20"/>
              </w:rPr>
              <w:t>)</w:t>
            </w:r>
          </w:p>
        </w:tc>
        <w:tc>
          <w:tcPr>
            <w:tcW w:w="976" w:type="dxa"/>
          </w:tcPr>
          <w:p w14:paraId="188AEBF5" w14:textId="79E6F7A6"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00316B32" w:rsidRPr="002F134E">
              <w:rPr>
                <w:rFonts w:eastAsia="HGSMinchoE"/>
                <w:color w:val="000000" w:themeColor="text1"/>
                <w:sz w:val="20"/>
                <w:szCs w:val="20"/>
              </w:rPr>
              <w:t>(</w:t>
            </w:r>
            <w:r w:rsidRPr="00A018BD">
              <w:rPr>
                <w:rFonts w:eastAsia="HGSMinchoE"/>
                <w:color w:val="000000" w:themeColor="text1"/>
                <w:sz w:val="20"/>
                <w:szCs w:val="20"/>
              </w:rPr>
              <w:t>0.773</w:t>
            </w:r>
            <w:r w:rsidR="00316B32">
              <w:rPr>
                <w:rFonts w:eastAsia="HGSMinchoE"/>
                <w:color w:val="000000" w:themeColor="text1"/>
                <w:sz w:val="20"/>
                <w:szCs w:val="20"/>
              </w:rPr>
              <w:t>)</w:t>
            </w:r>
          </w:p>
        </w:tc>
        <w:tc>
          <w:tcPr>
            <w:tcW w:w="926" w:type="dxa"/>
          </w:tcPr>
          <w:p w14:paraId="248AC596" w14:textId="7415DFE0"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00316B32" w:rsidRPr="00360979">
              <w:rPr>
                <w:rFonts w:eastAsia="HGSMinchoE"/>
                <w:color w:val="000000" w:themeColor="text1"/>
                <w:sz w:val="20"/>
                <w:szCs w:val="20"/>
              </w:rPr>
              <w:t>(</w:t>
            </w:r>
            <w:r w:rsidRPr="00A018BD">
              <w:rPr>
                <w:rFonts w:eastAsia="HGSMinchoE"/>
                <w:color w:val="000000" w:themeColor="text1"/>
                <w:sz w:val="20"/>
                <w:szCs w:val="20"/>
              </w:rPr>
              <w:t>0.891</w:t>
            </w:r>
            <w:r w:rsidR="00316B32">
              <w:rPr>
                <w:rFonts w:eastAsia="HGSMinchoE"/>
                <w:color w:val="000000" w:themeColor="text1"/>
                <w:sz w:val="20"/>
                <w:szCs w:val="20"/>
              </w:rPr>
              <w:t>)</w:t>
            </w:r>
          </w:p>
        </w:tc>
        <w:tc>
          <w:tcPr>
            <w:tcW w:w="950" w:type="dxa"/>
          </w:tcPr>
          <w:p w14:paraId="7ACACC14" w14:textId="4016B9D9"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00316B32" w:rsidRPr="00360979">
              <w:rPr>
                <w:rFonts w:eastAsia="HGSMinchoE"/>
                <w:color w:val="000000" w:themeColor="text1"/>
                <w:sz w:val="20"/>
                <w:szCs w:val="20"/>
              </w:rPr>
              <w:t>(</w:t>
            </w:r>
            <w:r w:rsidRPr="00A018BD">
              <w:rPr>
                <w:rFonts w:eastAsia="HGSMinchoE"/>
                <w:color w:val="000000" w:themeColor="text1"/>
                <w:sz w:val="20"/>
                <w:szCs w:val="20"/>
              </w:rPr>
              <w:t>0.456</w:t>
            </w:r>
            <w:r w:rsidR="00316B32">
              <w:rPr>
                <w:rFonts w:eastAsia="HGSMinchoE"/>
                <w:color w:val="000000" w:themeColor="text1"/>
                <w:sz w:val="20"/>
                <w:szCs w:val="20"/>
              </w:rPr>
              <w:t>)</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047C5B3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76" w:type="dxa"/>
          </w:tcPr>
          <w:p w14:paraId="3510ED6E" w14:textId="16A43BA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00316B32" w:rsidRPr="00360979">
              <w:rPr>
                <w:rFonts w:eastAsia="HGSMinchoE"/>
                <w:color w:val="000000" w:themeColor="text1"/>
                <w:sz w:val="20"/>
                <w:szCs w:val="20"/>
              </w:rPr>
              <w:t>(</w:t>
            </w:r>
            <w:r w:rsidRPr="00A018BD">
              <w:rPr>
                <w:rFonts w:eastAsia="HGSMinchoE"/>
                <w:color w:val="000000" w:themeColor="text1"/>
                <w:sz w:val="20"/>
                <w:szCs w:val="20"/>
              </w:rPr>
              <w:t>0.045</w:t>
            </w:r>
            <w:r w:rsidR="00316B32">
              <w:rPr>
                <w:rFonts w:eastAsia="HGSMinchoE"/>
                <w:color w:val="000000" w:themeColor="text1"/>
                <w:sz w:val="20"/>
                <w:szCs w:val="20"/>
              </w:rPr>
              <w:t>)</w:t>
            </w:r>
          </w:p>
        </w:tc>
        <w:tc>
          <w:tcPr>
            <w:tcW w:w="926" w:type="dxa"/>
          </w:tcPr>
          <w:p w14:paraId="657160DD" w14:textId="799B580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00316B32" w:rsidRPr="00360979">
              <w:rPr>
                <w:rFonts w:eastAsia="HGSMinchoE"/>
                <w:color w:val="000000" w:themeColor="text1"/>
                <w:sz w:val="20"/>
                <w:szCs w:val="20"/>
              </w:rPr>
              <w:t>(</w:t>
            </w:r>
            <w:r w:rsidRPr="00A018BD">
              <w:rPr>
                <w:rFonts w:eastAsia="HGSMinchoE"/>
                <w:color w:val="000000" w:themeColor="text1"/>
                <w:sz w:val="20"/>
                <w:szCs w:val="20"/>
              </w:rPr>
              <w:t>0.115</w:t>
            </w:r>
            <w:r w:rsidR="00316B32">
              <w:rPr>
                <w:rFonts w:eastAsia="HGSMinchoE"/>
                <w:color w:val="000000" w:themeColor="text1"/>
                <w:sz w:val="20"/>
                <w:szCs w:val="20"/>
              </w:rPr>
              <w:t>)</w:t>
            </w:r>
          </w:p>
        </w:tc>
        <w:tc>
          <w:tcPr>
            <w:tcW w:w="950" w:type="dxa"/>
          </w:tcPr>
          <w:p w14:paraId="499DD833" w14:textId="678B9197"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00316B32" w:rsidRPr="00360979">
              <w:rPr>
                <w:rFonts w:eastAsia="HGSMinchoE"/>
                <w:color w:val="000000" w:themeColor="text1"/>
                <w:sz w:val="20"/>
                <w:szCs w:val="20"/>
              </w:rPr>
              <w:t>(</w:t>
            </w:r>
            <w:r w:rsidRPr="00A018BD">
              <w:rPr>
                <w:rFonts w:eastAsia="HGSMinchoE"/>
                <w:color w:val="000000" w:themeColor="text1"/>
                <w:sz w:val="20"/>
                <w:szCs w:val="20"/>
              </w:rPr>
              <w:t>0.568</w:t>
            </w:r>
            <w:r w:rsidR="00316B32">
              <w:rPr>
                <w:rFonts w:eastAsia="HGSMinchoE"/>
                <w:color w:val="000000" w:themeColor="text1"/>
                <w:sz w:val="20"/>
                <w:szCs w:val="20"/>
              </w:rPr>
              <w:t>)</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59445133"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26" w:type="dxa"/>
          </w:tcPr>
          <w:p w14:paraId="4DD24D6A" w14:textId="42EF181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00316B32" w:rsidRPr="00360979">
              <w:rPr>
                <w:rFonts w:eastAsia="HGSMinchoE"/>
                <w:color w:val="000000" w:themeColor="text1"/>
                <w:sz w:val="20"/>
                <w:szCs w:val="20"/>
              </w:rPr>
              <w:t>(</w:t>
            </w:r>
            <w:r w:rsidRPr="00A018BD">
              <w:rPr>
                <w:rFonts w:eastAsia="HGSMinchoE"/>
                <w:color w:val="000000" w:themeColor="text1"/>
                <w:sz w:val="20"/>
                <w:szCs w:val="20"/>
              </w:rPr>
              <w:t>0.135</w:t>
            </w:r>
            <w:r w:rsidR="00316B32">
              <w:rPr>
                <w:rFonts w:eastAsia="HGSMinchoE"/>
                <w:color w:val="000000" w:themeColor="text1"/>
                <w:sz w:val="20"/>
                <w:szCs w:val="20"/>
              </w:rPr>
              <w:t>)</w:t>
            </w:r>
          </w:p>
        </w:tc>
        <w:tc>
          <w:tcPr>
            <w:tcW w:w="950" w:type="dxa"/>
          </w:tcPr>
          <w:p w14:paraId="17F0C529" w14:textId="5EB1CA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00316B32" w:rsidRPr="00360979">
              <w:rPr>
                <w:rFonts w:eastAsia="HGSMinchoE"/>
                <w:color w:val="000000" w:themeColor="text1"/>
                <w:sz w:val="20"/>
                <w:szCs w:val="20"/>
              </w:rPr>
              <w:t>(</w:t>
            </w:r>
            <w:r w:rsidRPr="00A018BD">
              <w:rPr>
                <w:rFonts w:eastAsia="HGSMinchoE"/>
                <w:color w:val="000000" w:themeColor="text1"/>
                <w:sz w:val="20"/>
                <w:szCs w:val="20"/>
              </w:rPr>
              <w:t>0.863</w:t>
            </w:r>
            <w:r w:rsidR="00316B32">
              <w:rPr>
                <w:rFonts w:eastAsia="HGSMinchoE"/>
                <w:color w:val="000000" w:themeColor="text1"/>
                <w:sz w:val="20"/>
                <w:szCs w:val="20"/>
              </w:rPr>
              <w:t>)</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096DD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00316B32">
              <w:rPr>
                <w:rFonts w:eastAsia="HGSMinchoE"/>
                <w:color w:val="000000" w:themeColor="text1"/>
                <w:sz w:val="20"/>
                <w:szCs w:val="20"/>
              </w:rPr>
              <w:t>(0)</w:t>
            </w:r>
          </w:p>
        </w:tc>
        <w:tc>
          <w:tcPr>
            <w:tcW w:w="950" w:type="dxa"/>
          </w:tcPr>
          <w:p w14:paraId="64110B7B" w14:textId="7741E959"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00316B32" w:rsidRPr="00360979">
              <w:rPr>
                <w:rFonts w:eastAsia="HGSMinchoE"/>
                <w:color w:val="000000" w:themeColor="text1"/>
                <w:sz w:val="20"/>
                <w:szCs w:val="20"/>
              </w:rPr>
              <w:t>(</w:t>
            </w:r>
            <w:r w:rsidRPr="00A018BD">
              <w:rPr>
                <w:rFonts w:eastAsia="HGSMinchoE"/>
                <w:color w:val="000000" w:themeColor="text1"/>
                <w:sz w:val="20"/>
                <w:szCs w:val="20"/>
              </w:rPr>
              <w:t>0.204</w:t>
            </w:r>
            <w:r w:rsidR="00316B32">
              <w:rPr>
                <w:rFonts w:eastAsia="HGSMinchoE"/>
                <w:color w:val="000000" w:themeColor="text1"/>
                <w:sz w:val="20"/>
                <w:szCs w:val="20"/>
              </w:rPr>
              <w:t>)</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4B19C4A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r>
    </w:tbl>
    <w:p w14:paraId="374AA859" w14:textId="4272866F"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w:t>
      </w:r>
      <w:r w:rsidR="00430083">
        <w:rPr>
          <w:rFonts w:eastAsia="HGSMinchoE"/>
          <w:color w:val="000000" w:themeColor="text1"/>
        </w:rPr>
        <w:t xml:space="preserve">strong </w:t>
      </w:r>
      <w:r w:rsidR="00A137D9" w:rsidRPr="00A018BD">
        <w:rPr>
          <w:rFonts w:eastAsia="HGSMinchoE"/>
          <w:color w:val="000000" w:themeColor="text1"/>
        </w:rPr>
        <w:t xml:space="preserve">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 xml:space="preserve">The </w:t>
      </w:r>
      <w:r w:rsidR="00054F68">
        <w:rPr>
          <w:rFonts w:eastAsia="HGSMinchoE"/>
          <w:color w:val="000000" w:themeColor="text1"/>
        </w:rPr>
        <w:t>quartile coefficients of dispersion</w:t>
      </w:r>
      <w:r w:rsidR="00DE04F1" w:rsidRPr="00A018BD">
        <w:rPr>
          <w:rFonts w:eastAsia="HGSMinchoE"/>
          <w:color w:val="000000" w:themeColor="text1"/>
        </w:rPr>
        <w:t xml:space="preserve"> and elasticities of </w:t>
      </w:r>
      <w:r w:rsidR="00DE04F1" w:rsidRPr="00A018BD">
        <w:rPr>
          <w:rFonts w:eastAsia="HGSMinchoE"/>
          <w:color w:val="000000" w:themeColor="text1"/>
        </w:rPr>
        <w:lastRenderedPageBreak/>
        <w:t xml:space="preserve">discrete vital rates and continuous vital rate parameters </w:t>
      </w:r>
      <w:r w:rsidR="00430083">
        <w:rPr>
          <w:rFonts w:eastAsia="HGSMinchoE"/>
          <w:color w:val="000000" w:themeColor="text1"/>
        </w:rPr>
        <w:t xml:space="preserve">were not significantly negatively correlated </w:t>
      </w:r>
      <w:r w:rsidR="00DE04F1" w:rsidRPr="00A018BD">
        <w:rPr>
          <w:rFonts w:eastAsia="HGSMinchoE"/>
          <w:color w:val="000000" w:themeColor="text1"/>
        </w:rPr>
        <w:t>(</w:t>
      </w:r>
      <w:r w:rsidR="002F2A01">
        <w:rPr>
          <w:rFonts w:eastAsia="HGSMinchoE"/>
          <w:color w:val="000000" w:themeColor="text1"/>
        </w:rPr>
        <w:t>Fig. 6</w:t>
      </w:r>
      <w:r w:rsidR="00054F68">
        <w:rPr>
          <w:rFonts w:eastAsia="HGSMinchoE"/>
          <w:color w:val="000000" w:themeColor="text1"/>
        </w:rPr>
        <w:t>; correlation with all data:</w:t>
      </w:r>
      <w:r w:rsidR="00DE04F1" w:rsidRPr="00A018BD">
        <w:rPr>
          <w:rFonts w:eastAsia="HGSMinchoE"/>
          <w:color w:val="000000" w:themeColor="text1"/>
        </w:rPr>
        <w:t xml:space="preserve"> r = </w:t>
      </w:r>
      <w:r w:rsidR="00782E65" w:rsidRPr="00782E65">
        <w:rPr>
          <w:rFonts w:eastAsia="HGSMinchoE"/>
          <w:color w:val="000000" w:themeColor="text1"/>
        </w:rPr>
        <w:t xml:space="preserve">-0.32 </w:t>
      </w:r>
      <w:r w:rsidR="00DE04F1" w:rsidRPr="00A018BD">
        <w:rPr>
          <w:rFonts w:eastAsia="HGSMinchoE"/>
          <w:color w:val="000000" w:themeColor="text1"/>
        </w:rPr>
        <w:t xml:space="preserve">, </w:t>
      </w:r>
      <w:r w:rsidR="00DE04F1" w:rsidRPr="00A018BD">
        <w:rPr>
          <w:rFonts w:eastAsia="HGSMinchoE"/>
          <w:i/>
          <w:iCs/>
          <w:color w:val="000000" w:themeColor="text1"/>
        </w:rPr>
        <w:t>P</w:t>
      </w:r>
      <w:r w:rsidR="00054F68">
        <w:rPr>
          <w:rFonts w:eastAsia="HGSMinchoE"/>
          <w:i/>
          <w:iCs/>
          <w:color w:val="000000" w:themeColor="text1"/>
        </w:rPr>
        <w:t xml:space="preserve"> </w:t>
      </w:r>
      <w:r w:rsidR="00DE04F1" w:rsidRPr="00A018BD">
        <w:rPr>
          <w:rFonts w:eastAsia="HGSMinchoE"/>
          <w:color w:val="000000" w:themeColor="text1"/>
        </w:rPr>
        <w:t>=</w:t>
      </w:r>
      <w:r w:rsidR="00054F68">
        <w:rPr>
          <w:rFonts w:eastAsia="HGSMinchoE"/>
          <w:color w:val="000000" w:themeColor="text1"/>
        </w:rPr>
        <w:t xml:space="preserve"> </w:t>
      </w:r>
      <w:r w:rsidR="00DE04F1" w:rsidRPr="00A018BD">
        <w:rPr>
          <w:rFonts w:eastAsia="HGSMinchoE"/>
          <w:color w:val="000000" w:themeColor="text1"/>
        </w:rPr>
        <w:t>0.</w:t>
      </w:r>
      <w:r w:rsidR="00782E65">
        <w:rPr>
          <w:rFonts w:eastAsia="HGSMinchoE"/>
          <w:color w:val="000000" w:themeColor="text1"/>
        </w:rPr>
        <w:t>25</w:t>
      </w:r>
      <w:r w:rsidR="00054F68">
        <w:rPr>
          <w:rFonts w:eastAsia="HGSMinchoE"/>
          <w:color w:val="000000" w:themeColor="text1"/>
        </w:rPr>
        <w:t xml:space="preserve">; correlation excluding the outlier: r = </w:t>
      </w:r>
      <w:r w:rsidR="00782E65" w:rsidRPr="00782E65">
        <w:rPr>
          <w:rFonts w:eastAsia="HGSMinchoE"/>
          <w:color w:val="000000" w:themeColor="text1"/>
        </w:rPr>
        <w:t xml:space="preserve">-0.38 </w:t>
      </w:r>
      <w:r w:rsidR="00054F68">
        <w:rPr>
          <w:rFonts w:eastAsia="HGSMinchoE"/>
          <w:color w:val="000000" w:themeColor="text1"/>
        </w:rPr>
        <w:t xml:space="preserve">, </w:t>
      </w:r>
      <w:r w:rsidR="00054F68">
        <w:rPr>
          <w:rFonts w:eastAsia="HGSMinchoE"/>
          <w:i/>
          <w:iCs/>
          <w:color w:val="000000" w:themeColor="text1"/>
        </w:rPr>
        <w:t>P</w:t>
      </w:r>
      <w:r w:rsidR="00054F68">
        <w:rPr>
          <w:rFonts w:eastAsia="HGSMinchoE"/>
          <w:color w:val="000000" w:themeColor="text1"/>
        </w:rPr>
        <w:t xml:space="preserve"> = 0.</w:t>
      </w:r>
      <w:r w:rsidR="00782E65">
        <w:rPr>
          <w:rFonts w:eastAsia="HGSMinchoE"/>
          <w:color w:val="000000" w:themeColor="text1"/>
        </w:rPr>
        <w:t>25</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w:t>
      </w:r>
      <w:r w:rsidR="00EA5EB7">
        <w:rPr>
          <w:rFonts w:eastAsia="HGSMinchoE"/>
          <w:color w:val="000000" w:themeColor="text1"/>
        </w:rPr>
        <w:t>not significantly less variable,</w:t>
      </w:r>
      <w:r w:rsidR="002F09F7" w:rsidRPr="00A018BD">
        <w:rPr>
          <w:rFonts w:eastAsia="HGSMinchoE"/>
          <w:color w:val="000000" w:themeColor="text1"/>
        </w:rPr>
        <w:t xml:space="preserve"> which </w:t>
      </w:r>
      <w:r w:rsidR="00EA5EB7">
        <w:rPr>
          <w:rFonts w:eastAsia="HGSMinchoE"/>
          <w:color w:val="000000" w:themeColor="text1"/>
        </w:rPr>
        <w:t>does not indicate that vital rate buffering is taking place</w:t>
      </w:r>
      <w:r w:rsidR="00972160">
        <w:rPr>
          <w:rFonts w:eastAsia="HGSMinchoE"/>
          <w:color w:val="000000" w:themeColor="text1"/>
        </w:rPr>
        <w:t xml:space="preserve"> (Figure 1)</w:t>
      </w:r>
      <w:r w:rsidR="002F09F7" w:rsidRPr="00A018BD">
        <w:rPr>
          <w:rFonts w:eastAsia="HGSMinchoE"/>
          <w:color w:val="000000" w:themeColor="text1"/>
        </w:rPr>
        <w:t xml:space="preserve">. </w:t>
      </w:r>
    </w:p>
    <w:p w14:paraId="4BD7F32C" w14:textId="3E9C2691" w:rsidR="002138B0" w:rsidRPr="00A018BD" w:rsidRDefault="00782E65" w:rsidP="00A137D9">
      <w:pPr>
        <w:pStyle w:val="NormalWeb"/>
        <w:jc w:val="both"/>
        <w:rPr>
          <w:rFonts w:eastAsia="HGSMinchoE"/>
          <w:color w:val="000000" w:themeColor="text1"/>
        </w:rPr>
      </w:pPr>
      <w:r>
        <w:rPr>
          <w:rFonts w:eastAsia="HGSMinchoE"/>
          <w:noProof/>
          <w:color w:val="000000" w:themeColor="text1"/>
        </w:rPr>
        <w:drawing>
          <wp:inline distT="0" distB="0" distL="0" distR="0" wp14:anchorId="06A65F69" wp14:editId="1C4BDD33">
            <wp:extent cx="4343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p>
    <w:p w14:paraId="04A17FCC" w14:textId="633A1989" w:rsidR="002138B0" w:rsidRPr="00A018BD" w:rsidRDefault="002F2A01" w:rsidP="00A137D9">
      <w:pPr>
        <w:pStyle w:val="NormalWeb"/>
        <w:jc w:val="both"/>
        <w:rPr>
          <w:rFonts w:eastAsia="HGSMinchoE"/>
          <w:color w:val="000000" w:themeColor="text1"/>
        </w:rPr>
      </w:pPr>
      <w:r>
        <w:rPr>
          <w:rFonts w:eastAsia="HGSMinchoE"/>
          <w:b/>
          <w:bCs/>
          <w:color w:val="000000" w:themeColor="text1"/>
        </w:rPr>
        <w:t>Figure 6</w:t>
      </w:r>
      <w:r w:rsidR="002138B0" w:rsidRPr="00A018BD">
        <w:rPr>
          <w:rFonts w:eastAsia="HGSMinchoE"/>
          <w:color w:val="000000" w:themeColor="text1"/>
        </w:rPr>
        <w:t xml:space="preserve">. </w:t>
      </w:r>
      <w:r w:rsidR="00166C51">
        <w:rPr>
          <w:rFonts w:eastAsia="HGSMinchoE"/>
          <w:color w:val="000000" w:themeColor="text1"/>
        </w:rPr>
        <w:t>The relationship between the q</w:t>
      </w:r>
      <w:r w:rsidR="00E9745D">
        <w:rPr>
          <w:rFonts w:eastAsia="HGSMinchoE"/>
          <w:color w:val="000000" w:themeColor="text1"/>
        </w:rPr>
        <w:t>uartile coefficient of dispersion (QCD)</w:t>
      </w:r>
      <w:r w:rsidR="002138B0" w:rsidRPr="00A018BD">
        <w:rPr>
          <w:rFonts w:eastAsia="HGSMinchoE"/>
          <w:color w:val="000000" w:themeColor="text1"/>
        </w:rPr>
        <w:t xml:space="preserve"> of each vital rate parameter </w:t>
      </w:r>
      <w:r w:rsidR="00166C51">
        <w:rPr>
          <w:rFonts w:eastAsia="HGSMinchoE"/>
          <w:color w:val="000000" w:themeColor="text1"/>
        </w:rPr>
        <w:t xml:space="preserve">and </w:t>
      </w:r>
      <w:r w:rsidR="00430083">
        <w:rPr>
          <w:rFonts w:eastAsia="HGSMinchoE"/>
          <w:color w:val="000000" w:themeColor="text1"/>
        </w:rPr>
        <w:t>the absolute value of its</w:t>
      </w:r>
      <w:r w:rsidR="00166C51">
        <w:rPr>
          <w:rFonts w:eastAsia="HGSMinchoE"/>
          <w:color w:val="000000" w:themeColor="text1"/>
        </w:rPr>
        <w:t xml:space="preserve"> </w:t>
      </w:r>
      <w:r w:rsidR="002138B0" w:rsidRPr="00A018BD">
        <w:rPr>
          <w:rFonts w:eastAsia="HGSMinchoE"/>
          <w:color w:val="000000" w:themeColor="text1"/>
        </w:rPr>
        <w:t>elasticity.</w:t>
      </w:r>
      <w:r w:rsidR="00DE236E" w:rsidRPr="00A018BD">
        <w:rPr>
          <w:rFonts w:eastAsia="HGSMinchoE"/>
          <w:color w:val="000000" w:themeColor="text1"/>
        </w:rPr>
        <w:t xml:space="preserve"> </w:t>
      </w:r>
      <w:r w:rsidR="00E055FB">
        <w:rPr>
          <w:rFonts w:eastAsia="HGSMinchoE"/>
          <w:color w:val="000000" w:themeColor="text1"/>
        </w:rPr>
        <w:t xml:space="preserve">The dashed red line shows </w:t>
      </w:r>
      <w:r w:rsidR="00E9745D">
        <w:rPr>
          <w:rFonts w:eastAsia="HGSMinchoE"/>
          <w:color w:val="000000" w:themeColor="text1"/>
        </w:rPr>
        <w:t xml:space="preserve">the </w:t>
      </w:r>
      <w:r w:rsidR="00120BD0">
        <w:rPr>
          <w:rFonts w:eastAsia="HGSMinchoE"/>
          <w:color w:val="000000" w:themeColor="text1"/>
        </w:rPr>
        <w:t xml:space="preserve">correlation </w:t>
      </w:r>
      <w:r w:rsidR="00E9745D">
        <w:rPr>
          <w:rFonts w:eastAsia="HGSMinchoE"/>
          <w:color w:val="000000" w:themeColor="text1"/>
        </w:rPr>
        <w:t>between vital rate elasticity and QCD</w:t>
      </w:r>
      <w:r w:rsidR="00DC4B98">
        <w:rPr>
          <w:rFonts w:eastAsia="HGSMinchoE"/>
          <w:color w:val="000000" w:themeColor="text1"/>
        </w:rPr>
        <w:t xml:space="preserve"> that was calculated using all vital rates</w:t>
      </w:r>
      <w:r w:rsidR="00120BD0">
        <w:rPr>
          <w:rFonts w:eastAsia="HGSMinchoE"/>
          <w:color w:val="000000" w:themeColor="text1"/>
        </w:rPr>
        <w:t xml:space="preserve"> (</w:t>
      </w:r>
      <w:r w:rsidR="00782E65" w:rsidRPr="00A018BD">
        <w:rPr>
          <w:rFonts w:eastAsia="HGSMinchoE"/>
          <w:color w:val="000000" w:themeColor="text1"/>
        </w:rPr>
        <w:t xml:space="preserve">r = </w:t>
      </w:r>
      <w:r w:rsidR="00782E65" w:rsidRPr="00782E65">
        <w:rPr>
          <w:rFonts w:eastAsia="HGSMinchoE"/>
          <w:color w:val="000000" w:themeColor="text1"/>
        </w:rPr>
        <w:t xml:space="preserve">-0.32 </w:t>
      </w:r>
      <w:r w:rsidR="00782E65" w:rsidRPr="00A018BD">
        <w:rPr>
          <w:rFonts w:eastAsia="HGSMinchoE"/>
          <w:color w:val="000000" w:themeColor="text1"/>
        </w:rPr>
        <w:t xml:space="preserve">, </w:t>
      </w:r>
      <w:r w:rsidR="00782E65" w:rsidRPr="00A018BD">
        <w:rPr>
          <w:rFonts w:eastAsia="HGSMinchoE"/>
          <w:i/>
          <w:iCs/>
          <w:color w:val="000000" w:themeColor="text1"/>
        </w:rPr>
        <w:t>P</w:t>
      </w:r>
      <w:r w:rsidR="00782E65">
        <w:rPr>
          <w:rFonts w:eastAsia="HGSMinchoE"/>
          <w:i/>
          <w:iCs/>
          <w:color w:val="000000" w:themeColor="text1"/>
        </w:rPr>
        <w:t xml:space="preserve"> </w:t>
      </w:r>
      <w:r w:rsidR="00782E65" w:rsidRPr="00A018BD">
        <w:rPr>
          <w:rFonts w:eastAsia="HGSMinchoE"/>
          <w:color w:val="000000" w:themeColor="text1"/>
        </w:rPr>
        <w:t>=</w:t>
      </w:r>
      <w:r w:rsidR="00782E65">
        <w:rPr>
          <w:rFonts w:eastAsia="HGSMinchoE"/>
          <w:color w:val="000000" w:themeColor="text1"/>
        </w:rPr>
        <w:t xml:space="preserve"> </w:t>
      </w:r>
      <w:r w:rsidR="00782E65" w:rsidRPr="00A018BD">
        <w:rPr>
          <w:rFonts w:eastAsia="HGSMinchoE"/>
          <w:color w:val="000000" w:themeColor="text1"/>
        </w:rPr>
        <w:t>0.</w:t>
      </w:r>
      <w:r w:rsidR="00782E65">
        <w:rPr>
          <w:rFonts w:eastAsia="HGSMinchoE"/>
          <w:color w:val="000000" w:themeColor="text1"/>
        </w:rPr>
        <w:t>25</w:t>
      </w:r>
      <w:r w:rsidR="00120BD0">
        <w:rPr>
          <w:rFonts w:eastAsia="HGSMinchoE"/>
          <w:color w:val="000000" w:themeColor="text1"/>
        </w:rPr>
        <w:t>)</w:t>
      </w:r>
      <w:r w:rsidR="00E9745D">
        <w:rPr>
          <w:rFonts w:eastAsia="HGSMinchoE"/>
          <w:color w:val="000000" w:themeColor="text1"/>
        </w:rPr>
        <w:t xml:space="preserve">, while </w:t>
      </w:r>
      <w:r w:rsidR="00DC4B98">
        <w:rPr>
          <w:rFonts w:eastAsia="HGSMinchoE"/>
          <w:color w:val="000000" w:themeColor="text1"/>
        </w:rPr>
        <w:t xml:space="preserve">the dashed blue line shows </w:t>
      </w:r>
      <w:r w:rsidR="00120BD0">
        <w:rPr>
          <w:rFonts w:eastAsia="HGSMinchoE"/>
          <w:color w:val="000000" w:themeColor="text1"/>
        </w:rPr>
        <w:t>the correlation</w:t>
      </w:r>
      <w:r w:rsidR="00DC4B98">
        <w:rPr>
          <w:rFonts w:eastAsia="HGSMinchoE"/>
          <w:color w:val="000000" w:themeColor="text1"/>
        </w:rPr>
        <w:t xml:space="preserve"> </w:t>
      </w:r>
      <w:r w:rsidR="009F782C">
        <w:rPr>
          <w:rFonts w:eastAsia="HGSMinchoE"/>
          <w:color w:val="000000" w:themeColor="text1"/>
        </w:rPr>
        <w:t>when the outl</w:t>
      </w:r>
      <w:r w:rsidR="00120BD0">
        <w:rPr>
          <w:rFonts w:eastAsia="HGSMinchoE"/>
          <w:color w:val="000000" w:themeColor="text1"/>
        </w:rPr>
        <w:t>ying</w:t>
      </w:r>
      <w:r w:rsidR="009F782C">
        <w:rPr>
          <w:rFonts w:eastAsia="HGSMinchoE"/>
          <w:color w:val="000000" w:themeColor="text1"/>
        </w:rPr>
        <w:t xml:space="preserve"> vital rate was excluded</w:t>
      </w:r>
      <w:r w:rsidR="00120BD0">
        <w:rPr>
          <w:rFonts w:eastAsia="HGSMinchoE"/>
          <w:color w:val="000000" w:themeColor="text1"/>
        </w:rPr>
        <w:t xml:space="preserve"> (</w:t>
      </w:r>
      <w:r w:rsidR="00782E65">
        <w:rPr>
          <w:rFonts w:eastAsia="HGSMinchoE"/>
          <w:color w:val="000000" w:themeColor="text1"/>
        </w:rPr>
        <w:t xml:space="preserve">r = </w:t>
      </w:r>
      <w:r w:rsidR="00782E65" w:rsidRPr="00782E65">
        <w:rPr>
          <w:rFonts w:eastAsia="HGSMinchoE"/>
          <w:color w:val="000000" w:themeColor="text1"/>
        </w:rPr>
        <w:t xml:space="preserve">-0.38 </w:t>
      </w:r>
      <w:r w:rsidR="00782E65">
        <w:rPr>
          <w:rFonts w:eastAsia="HGSMinchoE"/>
          <w:color w:val="000000" w:themeColor="text1"/>
        </w:rPr>
        <w:t xml:space="preserve">, </w:t>
      </w:r>
      <w:r w:rsidR="00782E65">
        <w:rPr>
          <w:rFonts w:eastAsia="HGSMinchoE"/>
          <w:i/>
          <w:iCs/>
          <w:color w:val="000000" w:themeColor="text1"/>
        </w:rPr>
        <w:t>P</w:t>
      </w:r>
      <w:r w:rsidR="00782E65">
        <w:rPr>
          <w:rFonts w:eastAsia="HGSMinchoE"/>
          <w:color w:val="000000" w:themeColor="text1"/>
        </w:rPr>
        <w:t xml:space="preserve"> = 0.25</w:t>
      </w:r>
      <w:r w:rsidR="00120BD0">
        <w:rPr>
          <w:rFonts w:eastAsia="HGSMinchoE"/>
          <w:color w:val="000000" w:themeColor="text1"/>
        </w:rPr>
        <w:t>)</w:t>
      </w:r>
      <w:r w:rsidR="009F782C">
        <w:rPr>
          <w:rFonts w:eastAsia="HGSMinchoE"/>
          <w:color w:val="000000" w:themeColor="text1"/>
        </w:rPr>
        <w:t xml:space="preserve">. </w:t>
      </w:r>
      <w:r w:rsidR="00166C51">
        <w:rPr>
          <w:rFonts w:eastAsia="HGSMinchoE"/>
          <w:color w:val="000000" w:themeColor="text1"/>
        </w:rPr>
        <w:t>The insignificant</w:t>
      </w:r>
      <w:r w:rsidR="00782E65">
        <w:rPr>
          <w:rFonts w:eastAsia="HGSMinchoE"/>
          <w:color w:val="000000" w:themeColor="text1"/>
        </w:rPr>
        <w:t xml:space="preserve"> negative</w:t>
      </w:r>
      <w:r w:rsidR="00166C51">
        <w:rPr>
          <w:rFonts w:eastAsia="HGSMinchoE"/>
          <w:color w:val="000000" w:themeColor="text1"/>
        </w:rPr>
        <w:t xml:space="preserve"> correlation between QCD and elasticity</w:t>
      </w:r>
      <w:r w:rsidR="00166C51" w:rsidRPr="00A018BD">
        <w:rPr>
          <w:rFonts w:eastAsia="HGSMinchoE"/>
          <w:color w:val="000000" w:themeColor="text1"/>
        </w:rPr>
        <w:t xml:space="preserve"> indicates that vital rate buffering is not acting in </w:t>
      </w:r>
      <w:r w:rsidR="00166C51">
        <w:rPr>
          <w:rFonts w:eastAsia="HGSMinchoE"/>
          <w:color w:val="000000" w:themeColor="text1"/>
        </w:rPr>
        <w:t xml:space="preserve">the </w:t>
      </w:r>
      <w:r w:rsidR="00166C51" w:rsidRPr="00A018BD">
        <w:rPr>
          <w:rFonts w:eastAsia="HGSMinchoE"/>
          <w:i/>
          <w:iCs/>
          <w:color w:val="000000" w:themeColor="text1"/>
        </w:rPr>
        <w:t>O. coloradensis</w:t>
      </w:r>
      <w:r w:rsidR="00166C51" w:rsidRPr="00A018BD">
        <w:rPr>
          <w:rFonts w:eastAsia="HGSMinchoE"/>
          <w:color w:val="000000" w:themeColor="text1"/>
        </w:rPr>
        <w:t xml:space="preserve"> populations we studied.</w:t>
      </w:r>
    </w:p>
    <w:p w14:paraId="3292EA54" w14:textId="0795AE07" w:rsidR="00DA0BEC"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w:t>
      </w:r>
      <w:r w:rsidR="00A65236">
        <w:rPr>
          <w:color w:val="000000" w:themeColor="text1"/>
        </w:rPr>
        <w:t xml:space="preserve">a signature of asynchronous responses to environmental variation in </w:t>
      </w:r>
      <w:r w:rsidR="00A65236">
        <w:rPr>
          <w:i/>
          <w:iCs/>
          <w:color w:val="000000" w:themeColor="text1"/>
        </w:rPr>
        <w:t xml:space="preserve">O. coloradensis </w:t>
      </w:r>
      <w:r w:rsidR="00A65236">
        <w:rPr>
          <w:color w:val="000000" w:themeColor="text1"/>
        </w:rPr>
        <w:t xml:space="preserve">populations. There was not </w:t>
      </w:r>
      <w:r w:rsidR="00B62CD7" w:rsidRPr="00A018BD">
        <w:rPr>
          <w:color w:val="000000" w:themeColor="text1"/>
        </w:rPr>
        <w:t xml:space="preserve">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log(λ) correlation and distance matrices calculated uniquely for each population, and while the tests did not identify significant relationships, we did find a positive relationship between </w:t>
      </w:r>
      <w:r w:rsidR="00235F0C" w:rsidRPr="00A018BD">
        <w:rPr>
          <w:rFonts w:eastAsia="HGSMinchoE"/>
          <w:color w:val="000000" w:themeColor="text1"/>
        </w:rPr>
        <w:lastRenderedPageBreak/>
        <w:t xml:space="preserve">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w:t>
      </w:r>
      <w:r w:rsidR="006222FC">
        <w:rPr>
          <w:rFonts w:eastAsia="HGSMinchoE"/>
          <w:color w:val="000000" w:themeColor="text1"/>
        </w:rPr>
        <w:t xml:space="preserve">were </w:t>
      </w:r>
      <w:r w:rsidR="00712E87">
        <w:rPr>
          <w:rFonts w:eastAsia="HGSMinchoE"/>
          <w:color w:val="000000" w:themeColor="text1"/>
        </w:rPr>
        <w:t xml:space="preserve">not important for </w:t>
      </w:r>
      <w:r w:rsidR="006222FC">
        <w:rPr>
          <w:rFonts w:eastAsia="HGSMinchoE"/>
          <w:color w:val="000000" w:themeColor="text1"/>
        </w:rPr>
        <w:t xml:space="preserve">these </w:t>
      </w:r>
      <w:r w:rsidR="00712E87">
        <w:rPr>
          <w:rFonts w:eastAsia="HGSMinchoE"/>
          <w:i/>
          <w:iCs/>
          <w:color w:val="000000" w:themeColor="text1"/>
        </w:rPr>
        <w:t>O. coloradensis</w:t>
      </w:r>
      <w:r w:rsidR="00712E87">
        <w:rPr>
          <w:rFonts w:eastAsia="HGSMinchoE"/>
          <w:color w:val="000000" w:themeColor="text1"/>
        </w:rPr>
        <w:t xml:space="preserve"> populations.</w:t>
      </w:r>
    </w:p>
    <w:p w14:paraId="5B711844" w14:textId="1FCA6AC9" w:rsidR="006222FC" w:rsidRDefault="00DA0BEC" w:rsidP="00B431C8">
      <w:pPr>
        <w:pStyle w:val="NormalWeb"/>
        <w:spacing w:line="480" w:lineRule="auto"/>
        <w:ind w:firstLine="720"/>
        <w:rPr>
          <w:rFonts w:eastAsia="HGSMinchoE"/>
          <w:color w:val="000000" w:themeColor="text1"/>
        </w:rPr>
      </w:pPr>
      <w:r w:rsidRPr="00316B32">
        <w:rPr>
          <w:rFonts w:eastAsia="HGSMinchoE"/>
          <w:i/>
          <w:iCs/>
          <w:color w:val="000000" w:themeColor="text1"/>
        </w:rPr>
        <w:t>Objective 3</w:t>
      </w:r>
      <w:r w:rsidRPr="00DA0BEC">
        <w:rPr>
          <w:rFonts w:eastAsia="HGSMinchoE"/>
          <w:i/>
          <w:iCs/>
          <w:color w:val="000000" w:themeColor="text1"/>
        </w:rPr>
        <w:t xml:space="preserve">: </w:t>
      </w:r>
      <w:r w:rsidR="004A457B">
        <w:rPr>
          <w:rFonts w:eastAsia="HGSMinchoE"/>
          <w:i/>
          <w:iCs/>
          <w:color w:val="000000" w:themeColor="text1"/>
        </w:rPr>
        <w:t>Population viability analysis</w:t>
      </w:r>
      <w:r w:rsidR="009E527B" w:rsidRPr="00A018BD">
        <w:rPr>
          <w:rFonts w:eastAsia="HGSMinchoE"/>
          <w:i/>
          <w:iCs/>
          <w:color w:val="000000" w:themeColor="text1"/>
        </w:rPr>
        <w:t>:</w:t>
      </w:r>
      <w:r w:rsidR="00E65690">
        <w:rPr>
          <w:rFonts w:eastAsia="HGSMinchoE"/>
          <w:color w:val="000000" w:themeColor="text1"/>
        </w:rPr>
        <w:t xml:space="preserve"> </w:t>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demographic and environmental stochasticity </w:t>
      </w:r>
      <w:r w:rsidR="004A457B">
        <w:rPr>
          <w:rFonts w:eastAsia="HGSMinchoE"/>
          <w:color w:val="000000" w:themeColor="text1"/>
        </w:rPr>
        <w:t xml:space="preserve">and density dependence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w:t>
      </w:r>
      <w:r w:rsidR="002F2A01">
        <w:rPr>
          <w:rFonts w:eastAsia="HGSMinchoE"/>
          <w:color w:val="000000" w:themeColor="text1"/>
        </w:rPr>
        <w:t>Fig. 7</w:t>
      </w:r>
      <w:r w:rsidR="005C6DBD">
        <w:rPr>
          <w:rFonts w:eastAsia="HGSMinchoE"/>
          <w:color w:val="000000" w:themeColor="text1"/>
        </w:rPr>
        <w:t>A)</w:t>
      </w:r>
      <w:r w:rsidR="0002063A">
        <w:rPr>
          <w:rFonts w:eastAsia="HGSMinchoE"/>
          <w:color w:val="000000" w:themeColor="text1"/>
        </w:rPr>
        <w:t>.</w:t>
      </w:r>
      <w:r w:rsidR="005164C9">
        <w:rPr>
          <w:rFonts w:eastAsia="HGSMinchoE"/>
          <w:color w:val="000000" w:themeColor="text1"/>
        </w:rPr>
        <w:t xml:space="preserve"> Over a span of 100 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w:t>
      </w:r>
      <w:r w:rsidR="002F2A01">
        <w:rPr>
          <w:rFonts w:eastAsia="HGSMinchoE"/>
          <w:color w:val="000000" w:themeColor="text1"/>
        </w:rPr>
        <w:t>Fig. 7</w:t>
      </w:r>
      <w:r w:rsidR="005C6DBD">
        <w:rPr>
          <w:rFonts w:eastAsia="HGSMinchoE"/>
          <w:color w:val="000000" w:themeColor="text1"/>
        </w:rPr>
        <w:t>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w:t>
      </w:r>
      <w:r w:rsidR="002F2A01">
        <w:rPr>
          <w:rFonts w:eastAsia="HGSMinchoE"/>
          <w:color w:val="000000" w:themeColor="text1"/>
        </w:rPr>
        <w:t>Fig. 7</w:t>
      </w:r>
      <w:r w:rsidR="0013467A">
        <w:rPr>
          <w:rFonts w:eastAsia="HGSMinchoE"/>
          <w:color w:val="000000" w:themeColor="text1"/>
        </w:rPr>
        <w:t>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w:t>
      </w:r>
    </w:p>
    <w:p w14:paraId="672C723F" w14:textId="5773FA67" w:rsidR="009E527B" w:rsidRPr="006E2CCB" w:rsidRDefault="002111D8" w:rsidP="00B431C8">
      <w:pPr>
        <w:pStyle w:val="NormalWeb"/>
        <w:spacing w:line="480" w:lineRule="auto"/>
        <w:ind w:firstLine="720"/>
        <w:rPr>
          <w:rFonts w:eastAsia="HGSMinchoE"/>
          <w:color w:val="000000" w:themeColor="text1"/>
        </w:rPr>
      </w:pPr>
      <w:r>
        <w:rPr>
          <w:rFonts w:eastAsia="HGSMinchoE"/>
          <w:color w:val="000000" w:themeColor="text1"/>
        </w:rPr>
        <w:t>The climate scenario used for the simulation did not substantially affect the outcome for the FEWAFB populations. Mean population size, mean log(</w:t>
      </w:r>
      <w:r w:rsidRPr="00A018BD">
        <w:rPr>
          <w:rFonts w:eastAsia="HGSMinchoE"/>
          <w:color w:val="000000" w:themeColor="text1"/>
        </w:rPr>
        <w:t>λ</w:t>
      </w:r>
      <w:r>
        <w:rPr>
          <w:rFonts w:eastAsia="HGSMinchoE"/>
          <w:color w:val="000000" w:themeColor="text1"/>
        </w:rPr>
        <w:t>) and log(</w:t>
      </w:r>
      <w:r w:rsidRPr="00A018BD">
        <w:rPr>
          <w:rFonts w:eastAsia="HGSMinchoE"/>
          <w:color w:val="000000" w:themeColor="text1"/>
        </w:rPr>
        <w:t>λ</w:t>
      </w:r>
      <w:r>
        <w:rPr>
          <w:rFonts w:eastAsia="HGSMinchoE"/>
          <w:color w:val="000000" w:themeColor="text1"/>
          <w:vertAlign w:val="subscript"/>
        </w:rPr>
        <w:t>s</w:t>
      </w:r>
      <w:r>
        <w:rPr>
          <w:rFonts w:eastAsia="HGSMinchoE"/>
          <w:color w:val="000000" w:themeColor="text1"/>
        </w:rPr>
        <w:t>) of the FEWAFB population are very similar</w:t>
      </w:r>
      <w:r w:rsidR="006E2CCB">
        <w:rPr>
          <w:rFonts w:eastAsia="HGSMinchoE"/>
          <w:color w:val="000000" w:themeColor="text1"/>
        </w:rPr>
        <w:t xml:space="preserve"> both</w:t>
      </w:r>
      <w:r>
        <w:rPr>
          <w:rFonts w:eastAsia="HGSMinchoE"/>
          <w:color w:val="000000" w:themeColor="text1"/>
        </w:rPr>
        <w:t xml:space="preserve"> in simulations using </w:t>
      </w:r>
      <w:r w:rsidR="006E2CCB">
        <w:rPr>
          <w:rFonts w:eastAsia="HGSMinchoE"/>
          <w:color w:val="000000" w:themeColor="text1"/>
        </w:rPr>
        <w:t xml:space="preserve">a scenario based on current observed </w:t>
      </w:r>
      <w:r w:rsidR="006E2CCB">
        <w:rPr>
          <w:rFonts w:eastAsia="HGSMinchoE"/>
          <w:color w:val="000000" w:themeColor="text1"/>
        </w:rPr>
        <w:lastRenderedPageBreak/>
        <w:t xml:space="preserve">climate and a scenario with higher mean temperature and lower precipitation. However, </w:t>
      </w:r>
      <w:ins w:id="56" w:author="maria paniw" w:date="2022-04-05T18:10:00Z">
        <w:r w:rsidR="001C40CF">
          <w:rPr>
            <w:rFonts w:eastAsia="HGSMinchoE"/>
            <w:color w:val="000000" w:themeColor="text1"/>
          </w:rPr>
          <w:t xml:space="preserve">the </w:t>
        </w:r>
      </w:ins>
      <w:r w:rsidR="006E2CCB">
        <w:rPr>
          <w:rFonts w:eastAsia="HGSMinchoE"/>
          <w:color w:val="000000" w:themeColor="text1"/>
        </w:rPr>
        <w:t>climate scenario did affect the outcome of simulations of the Soapstone prairie population. In the hotter and drier scenario, population size grew faster initially, but stabilized at a smaller size than in the current climate scenario (</w:t>
      </w:r>
      <w:r w:rsidR="002F2A01">
        <w:rPr>
          <w:rFonts w:eastAsia="HGSMinchoE"/>
          <w:color w:val="000000" w:themeColor="text1"/>
        </w:rPr>
        <w:t>Fig. 7</w:t>
      </w:r>
      <w:r w:rsidR="006E2CCB">
        <w:rPr>
          <w:rFonts w:eastAsia="HGSMinchoE"/>
          <w:color w:val="000000" w:themeColor="text1"/>
        </w:rPr>
        <w:t>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was also lower in the hotter and drier climate scenario (</w:t>
      </w:r>
      <w:r w:rsidR="002F2A01">
        <w:rPr>
          <w:rFonts w:eastAsia="HGSMinchoE"/>
          <w:color w:val="000000" w:themeColor="text1"/>
        </w:rPr>
        <w:t>Fig. 7</w:t>
      </w:r>
      <w:r w:rsidR="006E2CCB">
        <w:rPr>
          <w:rFonts w:eastAsia="HGSMinchoE"/>
          <w:color w:val="000000" w:themeColor="text1"/>
        </w:rPr>
        <w:t xml:space="preserve">C). </w:t>
      </w:r>
    </w:p>
    <w:p w14:paraId="36C262CD" w14:textId="557CA66F" w:rsidR="00542D1E" w:rsidRDefault="00821152" w:rsidP="00942A54">
      <w:pPr>
        <w:pStyle w:val="NormalWeb"/>
        <w:rPr>
          <w:rFonts w:eastAsia="HGSMinchoE"/>
          <w:color w:val="000000" w:themeColor="text1"/>
        </w:rPr>
      </w:pPr>
      <w:r>
        <w:rPr>
          <w:rFonts w:eastAsia="HGSMinchoE"/>
          <w:noProof/>
          <w:color w:val="000000" w:themeColor="text1"/>
        </w:rPr>
        <mc:AlternateContent>
          <mc:Choice Requires="wps">
            <w:drawing>
              <wp:anchor distT="0" distB="0" distL="114300" distR="114300" simplePos="0" relativeHeight="251659264" behindDoc="0" locked="0" layoutInCell="1" allowOverlap="1" wp14:anchorId="113724C4" wp14:editId="471272AD">
                <wp:simplePos x="0" y="0"/>
                <wp:positionH relativeFrom="column">
                  <wp:posOffset>3928745</wp:posOffset>
                </wp:positionH>
                <wp:positionV relativeFrom="paragraph">
                  <wp:posOffset>712860</wp:posOffset>
                </wp:positionV>
                <wp:extent cx="334645" cy="1945672"/>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4DDDF42D" w14:textId="23A52A86" w:rsidR="00D70311" w:rsidRPr="00ED2863" w:rsidRDefault="00D70311">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724C4" id="_x0000_t202" coordsize="21600,21600" o:spt="202" path="m,l,21600r21600,l21600,xe">
                <v:stroke joinstyle="miter"/>
                <v:path gradientshapeok="t" o:connecttype="rect"/>
              </v:shapetype>
              <v:shape id="Text Box 17" o:spid="_x0000_s1026" type="#_x0000_t202" style="position:absolute;margin-left:309.35pt;margin-top:56.15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" fillcolor="white [3201]" stroked="f" strokeweight=".5pt">
                <v:textbox style="layout-flow:vertical;mso-layout-flow-alt:bottom-to-top">
                  <w:txbxContent>
                    <w:p w14:paraId="4DDDF42D" w14:textId="23A52A86" w:rsidR="00D70311" w:rsidRPr="00ED2863" w:rsidRDefault="00D70311">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v:textbox>
              </v:shape>
            </w:pict>
          </mc:Fallback>
        </mc:AlternateContent>
      </w:r>
      <w:r w:rsidR="00942A54">
        <w:rPr>
          <w:rFonts w:eastAsia="HGSMinchoE"/>
          <w:noProof/>
          <w:color w:val="000000" w:themeColor="text1"/>
        </w:rPr>
        <w:drawing>
          <wp:inline distT="0" distB="0" distL="0" distR="0" wp14:anchorId="3B4E05B8" wp14:editId="3CD7E71A">
            <wp:extent cx="5943600" cy="3769995"/>
            <wp:effectExtent l="0" t="0" r="0" b="1905"/>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5F211BE0" w14:textId="5AE661AA" w:rsidR="00542D1E" w:rsidRPr="00A77764" w:rsidRDefault="00A46E51" w:rsidP="00942A54">
      <w:pPr>
        <w:pStyle w:val="NormalWeb"/>
        <w:rPr>
          <w:rFonts w:eastAsia="HGSMinchoE"/>
          <w:color w:val="000000" w:themeColor="text1"/>
        </w:rPr>
      </w:pPr>
      <w:commentRangeStart w:id="57"/>
      <w:r>
        <w:rPr>
          <w:rFonts w:eastAsia="HGSMinchoE"/>
          <w:b/>
          <w:bCs/>
          <w:color w:val="000000" w:themeColor="text1"/>
        </w:rPr>
        <w:t>Figure 7</w:t>
      </w:r>
      <w:commentRangeEnd w:id="57"/>
      <w:r w:rsidR="00635047">
        <w:rPr>
          <w:rStyle w:val="CommentReference"/>
          <w:rFonts w:asciiTheme="minorHAnsi" w:eastAsiaTheme="minorHAnsi" w:hAnsiTheme="minorHAnsi" w:cstheme="minorBidi"/>
        </w:rPr>
        <w:commentReference w:id="57"/>
      </w:r>
      <w:r w:rsidR="00542D1E">
        <w:rPr>
          <w:rFonts w:eastAsia="HGSMinchoE"/>
          <w:b/>
          <w:bCs/>
          <w:color w:val="000000" w:themeColor="text1"/>
        </w:rPr>
        <w:t xml:space="preserve">: </w:t>
      </w:r>
      <w:r w:rsidR="00542D1E" w:rsidRPr="00542D1E">
        <w:rPr>
          <w:rFonts w:eastAsia="HGSMinchoE"/>
          <w:color w:val="000000" w:themeColor="text1"/>
        </w:rPr>
        <w:t xml:space="preserve">Simulated </w:t>
      </w:r>
      <w:r w:rsidR="00542D1E">
        <w:rPr>
          <w:rFonts w:eastAsia="HGSMinchoE"/>
          <w:color w:val="000000" w:themeColor="text1"/>
        </w:rPr>
        <w:t>growth rates and sizes of each population under two climate scenarios. (</w:t>
      </w:r>
      <w:r w:rsidR="00542D1E">
        <w:rPr>
          <w:rFonts w:eastAsia="HGSMinchoE"/>
          <w:b/>
          <w:bCs/>
          <w:color w:val="000000" w:themeColor="text1"/>
        </w:rPr>
        <w:t>A</w:t>
      </w:r>
      <w:r w:rsidR="00542D1E">
        <w:rPr>
          <w:rFonts w:eastAsia="HGSMinchoE"/>
          <w:color w:val="000000" w:themeColor="text1"/>
        </w:rPr>
        <w:t>) Simulated log(</w:t>
      </w:r>
      <w:r w:rsidR="00542D1E" w:rsidRPr="00A018BD">
        <w:rPr>
          <w:rFonts w:eastAsia="HGSMinchoE"/>
          <w:color w:val="000000" w:themeColor="text1"/>
        </w:rPr>
        <w:t>λ</w:t>
      </w:r>
      <w:r w:rsidR="00542D1E">
        <w:rPr>
          <w:rFonts w:eastAsia="HGSMinchoE"/>
          <w:color w:val="000000" w:themeColor="text1"/>
        </w:rPr>
        <w:t xml:space="preserve">) </w:t>
      </w:r>
      <w:r w:rsidR="00C87D5C">
        <w:rPr>
          <w:rFonts w:eastAsia="HGSMinchoE"/>
          <w:color w:val="000000" w:themeColor="text1"/>
        </w:rPr>
        <w:t xml:space="preserve">of the Soapstone prairie population </w:t>
      </w:r>
      <w:r w:rsidR="00542D1E">
        <w:rPr>
          <w:rFonts w:eastAsia="HGSMinchoE"/>
          <w:color w:val="000000" w:themeColor="text1"/>
        </w:rPr>
        <w:t>stabilizes</w:t>
      </w:r>
      <w:r w:rsidR="00C87D5C">
        <w:rPr>
          <w:rFonts w:eastAsia="HGSMinchoE"/>
          <w:color w:val="000000" w:themeColor="text1"/>
        </w:rPr>
        <w:t xml:space="preserve"> just</w:t>
      </w:r>
      <w:r w:rsidR="00542D1E">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r w:rsidR="00B22C60">
        <w:rPr>
          <w:rFonts w:eastAsia="HGSMinchoE"/>
          <w:color w:val="000000" w:themeColor="text1"/>
        </w:rPr>
        <w:t>log(</w:t>
      </w:r>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w:t>
      </w:r>
      <w:r w:rsidR="00B22C60">
        <w:rPr>
          <w:rFonts w:eastAsia="HGSMinchoE"/>
          <w:color w:val="000000" w:themeColor="text1"/>
        </w:rPr>
        <w:t>)</w:t>
      </w:r>
      <w:r w:rsidR="00A77764">
        <w:rPr>
          <w:rFonts w:eastAsia="HGSMinchoE"/>
          <w:color w:val="000000" w:themeColor="text1"/>
        </w:rPr>
        <w:t xml:space="preserve"> values in simulations of the FEWAFB population. In simulations of the Soapstone prairie population,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sidRPr="00ED2863">
        <w:rPr>
          <w:rFonts w:eastAsia="HGSMinchoE"/>
          <w:color w:val="000000" w:themeColor="text1"/>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lastRenderedPageBreak/>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total water-year precip</w:t>
            </w:r>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subpop.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456C2710" w:rsidR="00A40C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78B3A8D2" w14:textId="6B70FF83" w:rsidR="00BB142A" w:rsidRPr="00530923" w:rsidRDefault="00CD5590" w:rsidP="00ED2863">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BB142A">
        <w:rPr>
          <w:rFonts w:ascii="Times New Roman" w:eastAsia="Times New Roman" w:hAnsi="Times New Roman" w:cs="Times New Roman"/>
          <w:color w:val="000000" w:themeColor="text1"/>
        </w:rPr>
        <w:t>Our demographic analysis of the two largest known populations of</w:t>
      </w:r>
      <w:r w:rsidR="001803B8">
        <w:rPr>
          <w:rFonts w:ascii="Times New Roman" w:eastAsia="Times New Roman" w:hAnsi="Times New Roman" w:cs="Times New Roman"/>
          <w:color w:val="000000" w:themeColor="text1"/>
        </w:rPr>
        <w:t xml:space="preserve"> the globally rare</w:t>
      </w:r>
      <w:r w:rsidR="00BB142A">
        <w:rPr>
          <w:rFonts w:ascii="Times New Roman" w:eastAsia="Times New Roman" w:hAnsi="Times New Roman" w:cs="Times New Roman"/>
          <w:color w:val="000000" w:themeColor="text1"/>
        </w:rPr>
        <w:t xml:space="preserve"> </w:t>
      </w:r>
      <w:r w:rsidR="00BB142A">
        <w:rPr>
          <w:rFonts w:ascii="Times New Roman" w:eastAsia="Times New Roman" w:hAnsi="Times New Roman" w:cs="Times New Roman"/>
          <w:i/>
          <w:iCs/>
          <w:color w:val="000000" w:themeColor="text1"/>
        </w:rPr>
        <w:t>Oenothera coloradensis</w:t>
      </w:r>
      <w:r w:rsidR="00311E36">
        <w:rPr>
          <w:rFonts w:ascii="Times New Roman" w:eastAsia="Times New Roman" w:hAnsi="Times New Roman" w:cs="Times New Roman"/>
          <w:color w:val="000000" w:themeColor="text1"/>
        </w:rPr>
        <w:t xml:space="preserve"> evaluat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importance of seedbanks to population dynamics, identif</w:t>
      </w:r>
      <w:r w:rsidR="00091043">
        <w:rPr>
          <w:rFonts w:ascii="Times New Roman" w:eastAsia="Times New Roman" w:hAnsi="Times New Roman" w:cs="Times New Roman"/>
          <w:color w:val="000000" w:themeColor="text1"/>
        </w:rPr>
        <w:t>ied</w:t>
      </w:r>
      <w:r w:rsidR="00311E36">
        <w:rPr>
          <w:rFonts w:ascii="Times New Roman" w:eastAsia="Times New Roman" w:hAnsi="Times New Roman" w:cs="Times New Roman"/>
          <w:color w:val="000000" w:themeColor="text1"/>
        </w:rPr>
        <w:t xml:space="preserve"> the demographic mechanisms that allow this rare species to persist, and determin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likelihood of these populations persisting into the future. </w:t>
      </w:r>
      <w:r w:rsidR="000F45D6">
        <w:rPr>
          <w:rFonts w:ascii="Times New Roman" w:eastAsia="Times New Roman" w:hAnsi="Times New Roman" w:cs="Times New Roman"/>
          <w:color w:val="000000" w:themeColor="text1"/>
        </w:rPr>
        <w:t xml:space="preserve">First,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 xml:space="preserve">including information about cryptic life stages alters the outcomes of the population model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530923">
        <w:rPr>
          <w:rFonts w:ascii="Times New Roman" w:eastAsia="Times New Roman" w:hAnsi="Times New Roman" w:cs="Times New Roman"/>
          <w:noProof/>
          <w:color w:val="000000" w:themeColor="text1"/>
        </w:rPr>
        <w:t>(Paniw et al. 2017, Nguyen et al.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 xml:space="preserve">. </w:t>
      </w:r>
      <w:r w:rsidR="00311E36">
        <w:rPr>
          <w:rFonts w:ascii="Times New Roman" w:eastAsia="Times New Roman" w:hAnsi="Times New Roman" w:cs="Times New Roman"/>
          <w:i/>
          <w:iCs/>
          <w:color w:val="000000" w:themeColor="text1"/>
        </w:rPr>
        <w:t>O. coloradensis</w:t>
      </w:r>
      <w:r w:rsidR="00BB142A">
        <w:rPr>
          <w:rFonts w:ascii="Times New Roman" w:eastAsia="Times New Roman" w:hAnsi="Times New Roman" w:cs="Times New Roman"/>
          <w:color w:val="000000" w:themeColor="text1"/>
        </w:rPr>
        <w:t xml:space="preserve"> populations </w:t>
      </w:r>
      <w:r w:rsidR="00730AA9">
        <w:rPr>
          <w:rFonts w:ascii="Times New Roman" w:eastAsia="Times New Roman" w:hAnsi="Times New Roman" w:cs="Times New Roman"/>
          <w:color w:val="000000" w:themeColor="text1"/>
        </w:rPr>
        <w:t xml:space="preserve">show signs of negative density-dependence at the subpopulation scale (Table 4; Fig. 5). However, these populations </w:t>
      </w:r>
      <w:r w:rsidR="00BB142A">
        <w:rPr>
          <w:rFonts w:ascii="Times New Roman" w:eastAsia="Times New Roman" w:hAnsi="Times New Roman" w:cs="Times New Roman"/>
          <w:color w:val="000000" w:themeColor="text1"/>
        </w:rPr>
        <w:t xml:space="preserve">do not </w:t>
      </w:r>
      <w:r w:rsidR="00311E36">
        <w:rPr>
          <w:rFonts w:ascii="Times New Roman" w:eastAsia="Times New Roman" w:hAnsi="Times New Roman" w:cs="Times New Roman"/>
          <w:color w:val="000000" w:themeColor="text1"/>
        </w:rPr>
        <w:t xml:space="preserve">show substantial evidence </w:t>
      </w:r>
      <w:r w:rsidR="00BB142A">
        <w:rPr>
          <w:rFonts w:ascii="Times New Roman" w:eastAsia="Times New Roman" w:hAnsi="Times New Roman" w:cs="Times New Roman"/>
          <w:color w:val="000000" w:themeColor="text1"/>
        </w:rPr>
        <w:t xml:space="preserve">of demographic compensation, vital rate buffering, spatial asynchrony, or </w:t>
      </w:r>
      <w:r w:rsidR="00BB142A">
        <w:rPr>
          <w:rFonts w:ascii="Times New Roman" w:eastAsia="Times New Roman" w:hAnsi="Times New Roman" w:cs="Times New Roman"/>
          <w:color w:val="000000" w:themeColor="text1"/>
        </w:rPr>
        <w:lastRenderedPageBreak/>
        <w:t xml:space="preserve">fine-scale source-sink dynamics. This may indicate that while these mechanisms may be important for the persistence of many small populations of rare plants, they are not strictly necessary in all cases. </w:t>
      </w:r>
      <w:r w:rsidR="000F45D6">
        <w:rPr>
          <w:rFonts w:ascii="Times New Roman" w:eastAsia="Times New Roman" w:hAnsi="Times New Roman" w:cs="Times New Roman"/>
          <w:color w:val="000000" w:themeColor="text1"/>
        </w:rPr>
        <w:t xml:space="preserve">Third,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these populations are likely to persist in the short term, substantiating the 2019 decision to remove this species from the Endangered Species List</w:t>
      </w:r>
      <w:r w:rsidR="00311E36">
        <w:rPr>
          <w:rFonts w:ascii="Times New Roman" w:eastAsia="Times New Roman" w:hAnsi="Times New Roman" w:cs="Times New Roman"/>
          <w:color w:val="000000" w:themeColor="text1"/>
        </w:rPr>
        <w:t>. However,</w:t>
      </w:r>
      <w:r w:rsidR="000F45D6">
        <w:rPr>
          <w:rFonts w:ascii="Times New Roman" w:eastAsia="Times New Roman" w:hAnsi="Times New Roman" w:cs="Times New Roman"/>
          <w:color w:val="000000" w:themeColor="text1"/>
        </w:rPr>
        <w:t xml:space="preserve"> the </w:t>
      </w:r>
      <w:r w:rsidR="00311E36">
        <w:rPr>
          <w:rFonts w:ascii="Times New Roman" w:eastAsia="Times New Roman" w:hAnsi="Times New Roman" w:cs="Times New Roman"/>
          <w:color w:val="000000" w:themeColor="text1"/>
        </w:rPr>
        <w:t xml:space="preserve">potential </w:t>
      </w:r>
      <w:r w:rsidR="000F45D6">
        <w:rPr>
          <w:rFonts w:ascii="Times New Roman" w:eastAsia="Times New Roman" w:hAnsi="Times New Roman" w:cs="Times New Roman"/>
          <w:color w:val="000000" w:themeColor="text1"/>
        </w:rPr>
        <w:t xml:space="preserve">negative effects of climate warming emphasize the importance of continued habitat protection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960F72">
        <w:rPr>
          <w:rFonts w:ascii="Times New Roman" w:eastAsia="Times New Roman" w:hAnsi="Times New Roman" w:cs="Times New Roman"/>
          <w:noProof/>
          <w:color w:val="000000" w:themeColor="text1"/>
        </w:rPr>
        <w:t>(Everson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p>
    <w:p w14:paraId="1F608703" w14:textId="0C92F365" w:rsidR="00BB142A" w:rsidRDefault="00BB142A" w:rsidP="00BB142A">
      <w:pPr>
        <w:spacing w:line="480" w:lineRule="auto"/>
        <w:ind w:firstLine="720"/>
        <w:rPr>
          <w:rFonts w:ascii="Times New Roman" w:eastAsia="HGSMinchoE" w:hAnsi="Times New Roman" w:cs="Times New Roman"/>
          <w:color w:val="000000" w:themeColor="text1"/>
        </w:rPr>
      </w:pPr>
      <w:commentRangeStart w:id="58"/>
      <w:r>
        <w:rPr>
          <w:rFonts w:ascii="Times New Roman" w:eastAsia="Times New Roman" w:hAnsi="Times New Roman" w:cs="Times New Roman"/>
          <w:color w:val="000000" w:themeColor="text1"/>
        </w:rPr>
        <w:t>Including</w:t>
      </w:r>
      <w:commentRangeEnd w:id="58"/>
      <w:r w:rsidR="00CE19F0">
        <w:rPr>
          <w:rStyle w:val="CommentReference"/>
        </w:rPr>
        <w:commentReference w:id="58"/>
      </w:r>
      <w:r>
        <w:rPr>
          <w:rFonts w:ascii="Times New Roman" w:eastAsia="Times New Roman" w:hAnsi="Times New Roman" w:cs="Times New Roman"/>
          <w:color w:val="000000" w:themeColor="text1"/>
        </w:rPr>
        <w:t xml:space="preserve"> a discrete seedbank state in an IPM 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A”,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without seedbank: IPM “OO”,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w:t>
      </w:r>
      <w:r w:rsidR="00E35717">
        <w:rPr>
          <w:rFonts w:ascii="Times New Roman" w:eastAsia="Times New Roman" w:hAnsi="Times New Roman" w:cs="Times New Roman"/>
          <w:color w:val="000000" w:themeColor="text1"/>
        </w:rPr>
        <w:t>al</w:t>
      </w:r>
      <w:r>
        <w:rPr>
          <w:rFonts w:ascii="Times New Roman" w:eastAsia="Times New Roman" w:hAnsi="Times New Roman" w:cs="Times New Roman"/>
          <w:color w:val="000000" w:themeColor="text1"/>
        </w:rPr>
        <w:t xml:space="preserve">though </w:t>
      </w:r>
      <w:r w:rsidR="00E35717">
        <w:rPr>
          <w:rFonts w:ascii="Times New Roman" w:eastAsia="Times New Roman" w:hAnsi="Times New Roman" w:cs="Times New Roman"/>
          <w:color w:val="000000" w:themeColor="text1"/>
        </w:rPr>
        <w:t xml:space="preserve">it was surprising </w:t>
      </w:r>
      <w:r>
        <w:rPr>
          <w:rFonts w:ascii="Times New Roman" w:eastAsia="Times New Roman" w:hAnsi="Times New Roman" w:cs="Times New Roman"/>
          <w:color w:val="000000" w:themeColor="text1"/>
        </w:rPr>
        <w:t xml:space="preserve">that including </w:t>
      </w:r>
      <w:r w:rsidR="00E35717">
        <w:rPr>
          <w:rFonts w:ascii="Times New Roman" w:eastAsia="Times New Roman" w:hAnsi="Times New Roman" w:cs="Times New Roman"/>
          <w:color w:val="000000" w:themeColor="text1"/>
        </w:rPr>
        <w:t xml:space="preserve">the seed bank </w:t>
      </w:r>
      <w:r>
        <w:rPr>
          <w:rFonts w:ascii="Times New Roman" w:eastAsia="Times New Roman" w:hAnsi="Times New Roman" w:cs="Times New Roman"/>
          <w:color w:val="000000" w:themeColor="text1"/>
        </w:rPr>
        <w:t>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sidR="00E35717">
        <w:rPr>
          <w:rFonts w:ascii="Times New Roman" w:eastAsia="HGSMinchoE" w:hAnsi="Times New Roman" w:cs="Times New Roman"/>
          <w:color w:val="000000" w:themeColor="text1"/>
        </w:rPr>
        <w:t>because</w:t>
      </w:r>
      <w:r>
        <w:rPr>
          <w:rFonts w:ascii="Times New Roman" w:eastAsia="HGSMinchoE" w:hAnsi="Times New Roman" w:cs="Times New Roman"/>
          <w:color w:val="000000" w:themeColor="text1"/>
        </w:rPr>
        <w:t xml:space="preserve"> seedbanks are 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study, but is imprecise because of low sample size. These discrete rates for the probability of persisting and transitioning out of the seedbank have high elasticity, but not the highest elasticity of any vital rate in the IPM (</w:t>
      </w:r>
      <w:r w:rsidR="002F2A01">
        <w:rPr>
          <w:rFonts w:ascii="Times New Roman" w:eastAsia="HGSMinchoE" w:hAnsi="Times New Roman" w:cs="Times New Roman"/>
          <w:color w:val="000000" w:themeColor="text1"/>
        </w:rPr>
        <w:t>Fig. 4</w:t>
      </w:r>
      <w:r>
        <w:rPr>
          <w:rFonts w:ascii="Times New Roman" w:eastAsia="HGSMinchoE" w:hAnsi="Times New Roman" w:cs="Times New Roman"/>
          <w:color w:val="000000" w:themeColor="text1"/>
        </w:rPr>
        <w:t xml:space="preserve">C), which </w:t>
      </w:r>
      <w:r w:rsidR="00623732">
        <w:rPr>
          <w:rFonts w:ascii="Times New Roman" w:eastAsia="HGSMinchoE" w:hAnsi="Times New Roman" w:cs="Times New Roman"/>
          <w:color w:val="000000" w:themeColor="text1"/>
        </w:rPr>
        <w:t xml:space="preserve">means </w:t>
      </w:r>
      <w:r>
        <w:rPr>
          <w:rFonts w:ascii="Times New Roman" w:eastAsia="HGSMinchoE" w:hAnsi="Times New Roman" w:cs="Times New Roman"/>
          <w:color w:val="000000" w:themeColor="text1"/>
        </w:rPr>
        <w:t xml:space="preserve">that imprecision in these vital rate estimates would not drastically impact predictions made from the IPM. The rate at which seeds produced by adult plants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seedbank state that were constructed in the 1990s identified the emergence rate of new seedlings </w:t>
      </w:r>
      <w:r>
        <w:rPr>
          <w:rFonts w:ascii="Times New Roman" w:eastAsia="HGSMinchoE" w:hAnsi="Times New Roman" w:cs="Times New Roman"/>
          <w:color w:val="000000" w:themeColor="text1"/>
        </w:rPr>
        <w:lastRenderedPageBreak/>
        <w:t>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w:t>
      </w:r>
      <w:r w:rsidR="00906A31">
        <w:rPr>
          <w:rFonts w:ascii="Times New Roman" w:eastAsia="HGSMinchoE" w:hAnsi="Times New Roman" w:cs="Times New Roman"/>
          <w:color w:val="000000" w:themeColor="text1"/>
        </w:rPr>
        <w:t xml:space="preserve">above-ground </w:t>
      </w:r>
      <w:r>
        <w:rPr>
          <w:rFonts w:ascii="Times New Roman" w:eastAsia="HGSMinchoE" w:hAnsi="Times New Roman" w:cs="Times New Roman"/>
          <w:color w:val="000000" w:themeColor="text1"/>
        </w:rPr>
        <w:t xml:space="preserve">plant vital rate that is closest 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10FA95E6" w:rsidR="00BB142A" w:rsidRDefault="00BB142A" w:rsidP="00ED2863">
      <w:pPr>
        <w:spacing w:line="480" w:lineRule="auto"/>
        <w:ind w:firstLine="720"/>
        <w:rPr>
          <w:rFonts w:ascii="Times New Roman" w:eastAsia="HGSMinchoE" w:hAnsi="Times New Roman" w:cs="Times New Roman"/>
          <w:color w:val="000000" w:themeColor="text1"/>
        </w:rPr>
      </w:pPr>
      <w:commentRangeStart w:id="59"/>
      <w:r>
        <w:rPr>
          <w:rFonts w:ascii="Times New Roman" w:eastAsia="HGSMinchoE" w:hAnsi="Times New Roman" w:cs="Times New Roman"/>
          <w:color w:val="000000" w:themeColor="text1"/>
        </w:rPr>
        <w:t>We</w:t>
      </w:r>
      <w:commentRangeEnd w:id="59"/>
      <w:r w:rsidR="00CE19F0">
        <w:rPr>
          <w:rStyle w:val="CommentReference"/>
        </w:rPr>
        <w:commentReference w:id="59"/>
      </w:r>
      <w:r>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found evidence that, of the</w:t>
      </w:r>
      <w:r>
        <w:rPr>
          <w:rFonts w:ascii="Times New Roman" w:eastAsia="HGSMinchoE" w:hAnsi="Times New Roman" w:cs="Times New Roman"/>
          <w:color w:val="000000" w:themeColor="text1"/>
        </w:rPr>
        <w:t xml:space="preserve"> five proposed demographic mechanisms of small population persistence</w:t>
      </w:r>
      <w:r w:rsidR="00730AA9">
        <w:rPr>
          <w:rFonts w:ascii="Times New Roman" w:eastAsia="HGSMinchoE" w:hAnsi="Times New Roman" w:cs="Times New Roman"/>
          <w:color w:val="000000" w:themeColor="text1"/>
        </w:rPr>
        <w:t xml:space="preserve">, negative density dependence was the only one acting in thes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w:t>
      </w:r>
      <w:r w:rsidR="00730AA9">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Including population size in the previous year as a covariate in vital rate models typically improved model fit, suggesting that density dependence is an important driver of growth, survival, and reproduction (Table 4).</w:t>
      </w:r>
      <w:r w:rsidR="0011495C">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 xml:space="preserve">Within a single subpopulation, population growth rate and the ratio of population size in year </w:t>
      </w:r>
      <w:r w:rsidR="00730AA9">
        <w:rPr>
          <w:rFonts w:ascii="Times New Roman" w:eastAsia="HGSMinchoE" w:hAnsi="Times New Roman" w:cs="Times New Roman"/>
          <w:i/>
          <w:iCs/>
          <w:color w:val="000000" w:themeColor="text1"/>
        </w:rPr>
        <w:t xml:space="preserve">t+1 </w:t>
      </w:r>
      <w:r w:rsidR="00730AA9">
        <w:rPr>
          <w:rFonts w:ascii="Times New Roman" w:eastAsia="HGSMinchoE" w:hAnsi="Times New Roman" w:cs="Times New Roman"/>
          <w:color w:val="000000" w:themeColor="text1"/>
        </w:rPr>
        <w:t xml:space="preserve">to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generally higher when population size in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smaller</w:t>
      </w:r>
      <w:r w:rsidR="0011495C">
        <w:rPr>
          <w:rFonts w:ascii="Times New Roman" w:eastAsia="HGSMinchoE" w:hAnsi="Times New Roman" w:cs="Times New Roman"/>
          <w:color w:val="000000" w:themeColor="text1"/>
        </w:rPr>
        <w:t xml:space="preserve"> (Fig. 5), which indicates that negative density dependence prevents subpopulations from crashing when their population size is very small.  H</w:t>
      </w:r>
      <w:r w:rsidR="00730AA9">
        <w:rPr>
          <w:rFonts w:ascii="Times New Roman" w:eastAsia="HGSMinchoE" w:hAnsi="Times New Roman" w:cs="Times New Roman"/>
          <w:color w:val="000000" w:themeColor="text1"/>
        </w:rPr>
        <w:t>owever</w:t>
      </w:r>
      <w:ins w:id="60" w:author="maria paniw" w:date="2022-04-06T07:45:00Z">
        <w:r w:rsidR="00CE19F0">
          <w:rPr>
            <w:rFonts w:ascii="Times New Roman" w:eastAsia="HGSMinchoE" w:hAnsi="Times New Roman" w:cs="Times New Roman"/>
            <w:color w:val="000000" w:themeColor="text1"/>
          </w:rPr>
          <w:t>,</w:t>
        </w:r>
      </w:ins>
      <w:r w:rsidR="00730AA9">
        <w:rPr>
          <w:rFonts w:ascii="Times New Roman" w:eastAsia="HGSMinchoE" w:hAnsi="Times New Roman" w:cs="Times New Roman"/>
          <w:color w:val="000000" w:themeColor="text1"/>
        </w:rPr>
        <w:t xml:space="preserve"> this pattern </w:t>
      </w:r>
      <w:r w:rsidR="0011495C">
        <w:rPr>
          <w:rFonts w:ascii="Times New Roman" w:eastAsia="HGSMinchoE" w:hAnsi="Times New Roman" w:cs="Times New Roman"/>
          <w:color w:val="000000" w:themeColor="text1"/>
        </w:rPr>
        <w:t xml:space="preserve">of higher growth rate at low population sizes </w:t>
      </w:r>
      <w:r w:rsidR="00730AA9">
        <w:rPr>
          <w:rFonts w:ascii="Times New Roman" w:eastAsia="HGSMinchoE" w:hAnsi="Times New Roman" w:cs="Times New Roman"/>
          <w:color w:val="000000" w:themeColor="text1"/>
        </w:rPr>
        <w:t xml:space="preserve">did not exist when considering all subpopulations together </w:t>
      </w:r>
      <w:r w:rsidR="0011495C">
        <w:rPr>
          <w:rFonts w:ascii="Times New Roman" w:eastAsia="HGSMinchoE" w:hAnsi="Times New Roman" w:cs="Times New Roman"/>
          <w:color w:val="000000" w:themeColor="text1"/>
        </w:rPr>
        <w:t xml:space="preserve">(Fig. 5). </w:t>
      </w:r>
      <w:del w:id="61" w:author="maria paniw" w:date="2022-04-06T07:46:00Z">
        <w:r w:rsidR="0011495C" w:rsidDel="00CE19F0">
          <w:rPr>
            <w:rFonts w:ascii="Times New Roman" w:eastAsia="HGSMinchoE" w:hAnsi="Times New Roman" w:cs="Times New Roman"/>
            <w:color w:val="000000" w:themeColor="text1"/>
          </w:rPr>
          <w:delText xml:space="preserve">This could indicate that each subpopulation is close to its carrying capacity for </w:delText>
        </w:r>
        <w:r w:rsidR="0011495C" w:rsidDel="00CE19F0">
          <w:rPr>
            <w:rFonts w:ascii="Times New Roman" w:eastAsia="HGSMinchoE" w:hAnsi="Times New Roman" w:cs="Times New Roman"/>
            <w:i/>
            <w:iCs/>
            <w:color w:val="000000" w:themeColor="text1"/>
          </w:rPr>
          <w:delText>O. coloradensis</w:delText>
        </w:r>
        <w:r w:rsidR="0011495C" w:rsidDel="00CE19F0">
          <w:rPr>
            <w:rFonts w:ascii="Times New Roman" w:eastAsia="HGSMinchoE" w:hAnsi="Times New Roman" w:cs="Times New Roman"/>
            <w:color w:val="000000" w:themeColor="text1"/>
          </w:rPr>
          <w:delText>.</w:delText>
        </w:r>
        <w:r w:rsidR="003F61CB" w:rsidDel="00CE19F0">
          <w:rPr>
            <w:rFonts w:ascii="Times New Roman" w:eastAsia="HGSMinchoE" w:hAnsi="Times New Roman" w:cs="Times New Roman"/>
            <w:color w:val="000000" w:themeColor="text1"/>
          </w:rPr>
          <w:delText xml:space="preserve"> </w:delText>
        </w:r>
      </w:del>
      <w:r w:rsidR="003F61CB">
        <w:rPr>
          <w:rFonts w:ascii="Times New Roman" w:eastAsia="HGSMinchoE" w:hAnsi="Times New Roman" w:cs="Times New Roman"/>
          <w:color w:val="000000" w:themeColor="text1"/>
        </w:rPr>
        <w:t xml:space="preserve">This may indicate that the number of individuals is close to carrying capacity in each subpopulation, and that growth rate increases when the population size in a given subpopulation is small in comparison to its subpopulation-specific carrying capacity. </w:t>
      </w:r>
      <w:r w:rsidR="003F61CB">
        <w:rPr>
          <w:rFonts w:ascii="Times New Roman" w:eastAsia="HGSMinchoE" w:hAnsi="Times New Roman" w:cs="Times New Roman"/>
          <w:i/>
          <w:iCs/>
          <w:color w:val="000000" w:themeColor="text1"/>
        </w:rPr>
        <w:t xml:space="preserve">O. coloradensis </w:t>
      </w:r>
      <w:r w:rsidR="003F61CB">
        <w:rPr>
          <w:rFonts w:ascii="Times New Roman" w:eastAsia="HGSMinchoE" w:hAnsi="Times New Roman" w:cs="Times New Roman"/>
          <w:color w:val="000000" w:themeColor="text1"/>
        </w:rPr>
        <w:t>v</w:t>
      </w:r>
      <w:r>
        <w:rPr>
          <w:rFonts w:ascii="Times New Roman" w:eastAsia="HGSMinchoE" w:hAnsi="Times New Roman" w:cs="Times New Roman"/>
          <w:color w:val="000000" w:themeColor="text1"/>
        </w:rPr>
        <w:t xml:space="preserve">ital rates had </w:t>
      </w:r>
      <w:ins w:id="62" w:author="maria paniw" w:date="2022-04-06T07:46:00Z">
        <w:r w:rsidR="00CE19F0">
          <w:rPr>
            <w:rFonts w:ascii="Times New Roman" w:eastAsia="HGSMinchoE" w:hAnsi="Times New Roman" w:cs="Times New Roman"/>
            <w:color w:val="000000" w:themeColor="text1"/>
          </w:rPr>
          <w:t xml:space="preserve">positively </w:t>
        </w:r>
      </w:ins>
      <w:r>
        <w:rPr>
          <w:rFonts w:ascii="Times New Roman" w:eastAsia="HGSMinchoE" w:hAnsi="Times New Roman" w:cs="Times New Roman"/>
          <w:color w:val="000000" w:themeColor="text1"/>
        </w:rPr>
        <w:t xml:space="preserve">correlated responses to variation in the abiotic environment (Table 5), which is the inverse of what is expected if demographic buffering is taking place. It is possible that a signal of demographic buffering would appear if we considered </w:t>
      </w:r>
      <w:commentRangeStart w:id="63"/>
      <w:r>
        <w:rPr>
          <w:rFonts w:ascii="Times New Roman" w:eastAsia="HGSMinchoE" w:hAnsi="Times New Roman" w:cs="Times New Roman"/>
          <w:color w:val="000000" w:themeColor="text1"/>
        </w:rPr>
        <w:t xml:space="preserve">different abiotic variables </w:t>
      </w:r>
      <w:commentRangeEnd w:id="63"/>
      <w:r w:rsidR="00E24B53">
        <w:rPr>
          <w:rStyle w:val="CommentReference"/>
        </w:rPr>
        <w:commentReference w:id="63"/>
      </w:r>
      <w:r>
        <w:rPr>
          <w:rFonts w:ascii="Times New Roman" w:eastAsia="HGSMinchoE" w:hAnsi="Times New Roman" w:cs="Times New Roman"/>
          <w:color w:val="000000" w:themeColor="text1"/>
        </w:rPr>
        <w:t xml:space="preserve">or had more data. Vital rate buffering also was not identified, even when we simulated variation in discrete seedbank vital rate parameters across the entire set of </w:t>
      </w:r>
      <w:r>
        <w:rPr>
          <w:rFonts w:ascii="Times New Roman" w:eastAsia="HGSMinchoE" w:hAnsi="Times New Roman" w:cs="Times New Roman"/>
          <w:color w:val="000000" w:themeColor="text1"/>
        </w:rPr>
        <w:lastRenderedPageBreak/>
        <w:t xml:space="preserve">possible values (from 0 to 1). Vital rates with higher </w:t>
      </w:r>
      <w:r w:rsidR="00F54085">
        <w:rPr>
          <w:rFonts w:ascii="Times New Roman" w:eastAsia="HGSMinchoE" w:hAnsi="Times New Roman" w:cs="Times New Roman"/>
          <w:color w:val="000000" w:themeColor="text1"/>
        </w:rPr>
        <w:t xml:space="preserve">QCD </w:t>
      </w:r>
      <w:r>
        <w:rPr>
          <w:rFonts w:ascii="Times New Roman" w:eastAsia="HGSMinchoE" w:hAnsi="Times New Roman" w:cs="Times New Roman"/>
          <w:color w:val="000000" w:themeColor="text1"/>
        </w:rPr>
        <w:t xml:space="preserve"> </w:t>
      </w:r>
      <w:r w:rsidR="00F54085">
        <w:rPr>
          <w:rFonts w:ascii="Times New Roman" w:eastAsia="HGSMinchoE" w:hAnsi="Times New Roman" w:cs="Times New Roman"/>
          <w:color w:val="000000" w:themeColor="text1"/>
        </w:rPr>
        <w:t>did not have a significantly higher or lower impact on</w:t>
      </w:r>
      <w:r>
        <w:rPr>
          <w:rFonts w:ascii="Times New Roman" w:eastAsia="HGSMinchoE" w:hAnsi="Times New Roman" w:cs="Times New Roman"/>
          <w:color w:val="000000" w:themeColor="text1"/>
        </w:rPr>
        <w:t xml:space="preserve">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w:t>
      </w:r>
      <w:r w:rsidR="00F54085">
        <w:rPr>
          <w:rFonts w:ascii="Times New Roman" w:eastAsia="HGSMinchoE" w:hAnsi="Times New Roman" w:cs="Times New Roman"/>
          <w:color w:val="000000" w:themeColor="text1"/>
        </w:rPr>
        <w:t xml:space="preserve"> in comparison to less variable vital rates</w:t>
      </w:r>
      <w:r>
        <w:rPr>
          <w:rFonts w:ascii="Times New Roman" w:eastAsia="HGSMinchoE" w:hAnsi="Times New Roman" w:cs="Times New Roman"/>
          <w:color w:val="000000" w:themeColor="text1"/>
        </w:rPr>
        <w:t xml:space="preserve"> (</w:t>
      </w:r>
      <w:r w:rsidR="002F2A01">
        <w:rPr>
          <w:rFonts w:ascii="Times New Roman" w:eastAsia="HGSMinchoE" w:hAnsi="Times New Roman" w:cs="Times New Roman"/>
          <w:color w:val="000000" w:themeColor="text1"/>
        </w:rPr>
        <w:t>Fig. 6</w:t>
      </w:r>
      <w:r>
        <w:rPr>
          <w:rFonts w:ascii="Times New Roman" w:eastAsia="HGSMinchoE" w:hAnsi="Times New Roman" w:cs="Times New Roman"/>
          <w:color w:val="000000" w:themeColor="text1"/>
        </w:rPr>
        <w:t>),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fter abiotic or demographic perturbation. </w:t>
      </w:r>
      <w:r w:rsidR="00F54085">
        <w:rPr>
          <w:rFonts w:ascii="Times New Roman" w:eastAsia="HGSMinchoE" w:hAnsi="Times New Roman" w:cs="Times New Roman"/>
          <w:color w:val="000000" w:themeColor="text1"/>
        </w:rPr>
        <w:t xml:space="preserve">The </w:t>
      </w:r>
      <w:r>
        <w:rPr>
          <w:rFonts w:ascii="Times New Roman" w:eastAsia="HGSMinchoE" w:hAnsi="Times New Roman" w:cs="Times New Roman"/>
          <w:color w:val="000000" w:themeColor="text1"/>
        </w:rPr>
        <w:t xml:space="preserve">evidence for spatial asynchrony and fine-scale source-sink dynamics was </w:t>
      </w:r>
      <w:r w:rsidR="00F54085">
        <w:rPr>
          <w:rFonts w:ascii="Times New Roman" w:eastAsia="HGSMinchoE" w:hAnsi="Times New Roman" w:cs="Times New Roman"/>
          <w:color w:val="000000" w:themeColor="text1"/>
        </w:rPr>
        <w:t>also not strong</w:t>
      </w:r>
      <w:r>
        <w:rPr>
          <w:rFonts w:ascii="Times New Roman" w:eastAsia="HGSMinchoE" w:hAnsi="Times New Roman" w:cs="Times New Roman"/>
          <w:color w:val="000000" w:themeColor="text1"/>
        </w:rPr>
        <w:t>.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17F82C7B" w:rsidR="00BB142A" w:rsidRDefault="00ED2863" w:rsidP="007867CE">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somewhat surprising that negative density dependence is the only mechanism of small population persistence that has significant support in </w:t>
      </w:r>
      <w:r>
        <w:rPr>
          <w:rFonts w:ascii="Times New Roman" w:eastAsia="HGSMinchoE" w:hAnsi="Times New Roman" w:cs="Times New Roman"/>
          <w:i/>
          <w:iCs/>
          <w:color w:val="000000" w:themeColor="text1"/>
        </w:rPr>
        <w:t>O.</w:t>
      </w:r>
      <w:r w:rsidRPr="00ED2863">
        <w:rPr>
          <w:rFonts w:ascii="Times New Roman" w:eastAsia="HGSMinchoE" w:hAnsi="Times New Roman" w:cs="Times New Roman"/>
          <w:i/>
          <w:iCs/>
          <w:color w:val="000000" w:themeColor="text1"/>
        </w:rPr>
        <w:t xml:space="preserve"> coloradensis</w:t>
      </w:r>
      <w:r>
        <w:rPr>
          <w:rFonts w:ascii="Times New Roman" w:eastAsia="HGSMinchoE" w:hAnsi="Times New Roman" w:cs="Times New Roman"/>
          <w:color w:val="000000" w:themeColor="text1"/>
        </w:rPr>
        <w:t xml:space="preserve"> populations, since multiple mechanisms have been identified in other rare species </w:t>
      </w:r>
      <w:r>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ED2863">
        <w:rPr>
          <w:rFonts w:ascii="Times New Roman" w:eastAsia="HGSMinchoE" w:hAnsi="Times New Roman" w:cs="Times New Roman"/>
          <w:noProof/>
          <w:color w:val="000000" w:themeColor="text1"/>
        </w:rPr>
        <w:t>(Dibner et al. 2019)</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sidR="00BB142A" w:rsidRPr="00ED2863">
        <w:rPr>
          <w:rFonts w:ascii="Times New Roman" w:eastAsia="HGSMinchoE" w:hAnsi="Times New Roman" w:cs="Times New Roman"/>
          <w:color w:val="000000" w:themeColor="text1"/>
        </w:rPr>
        <w:t>It</w:t>
      </w:r>
      <w:r w:rsidR="00BB142A">
        <w:rPr>
          <w:rFonts w:ascii="Times New Roman" w:eastAsia="HGSMinchoE" w:hAnsi="Times New Roman" w:cs="Times New Roman"/>
          <w:color w:val="000000" w:themeColor="text1"/>
        </w:rPr>
        <w:t xml:space="preserve"> is possible that support for one or more of these persistence mechanisms could emerge if more information about abiotic variation across space and time and data from more annual transitions was available for analysis. One potential explanation is that, while this species is a globally rare endemic with isolated subpopulations, it often grows at high local density. This strategy</w:t>
      </w:r>
      <w:r w:rsidR="00F54085">
        <w:rPr>
          <w:rFonts w:ascii="Times New Roman" w:eastAsia="HGSMinchoE" w:hAnsi="Times New Roman" w:cs="Times New Roman"/>
          <w:color w:val="000000" w:themeColor="text1"/>
        </w:rPr>
        <w:t xml:space="preserve">, which Rabinowitz describes as </w:t>
      </w:r>
      <w:r w:rsidR="00F54085" w:rsidRPr="00F54085">
        <w:rPr>
          <w:rFonts w:ascii="Calibri" w:eastAsia="HGSMinchoE" w:hAnsi="Calibri" w:cs="Calibri"/>
          <w:color w:val="000000" w:themeColor="text1"/>
        </w:rPr>
        <w:t>﻿</w:t>
      </w:r>
      <w:r w:rsidR="007867CE">
        <w:rPr>
          <w:rFonts w:ascii="Calibri" w:eastAsia="HGSMinchoE" w:hAnsi="Calibri" w:cs="Calibri"/>
          <w:color w:val="000000" w:themeColor="text1"/>
        </w:rPr>
        <w:t>“</w:t>
      </w:r>
      <w:r w:rsidR="007867CE">
        <w:rPr>
          <w:rFonts w:ascii="Times New Roman" w:eastAsia="HGSMinchoE" w:hAnsi="Times New Roman" w:cs="Times New Roman"/>
          <w:color w:val="000000" w:themeColor="text1"/>
        </w:rPr>
        <w:t>l</w:t>
      </w:r>
      <w:r w:rsidR="00F54085" w:rsidRPr="00F54085">
        <w:rPr>
          <w:rFonts w:ascii="Times New Roman" w:eastAsia="HGSMinchoE" w:hAnsi="Times New Roman" w:cs="Times New Roman"/>
          <w:color w:val="000000" w:themeColor="text1"/>
        </w:rPr>
        <w:t>ocally abundant in a specific habitat</w:t>
      </w:r>
      <w:r w:rsidR="007867CE">
        <w:rPr>
          <w:rFonts w:ascii="Times New Roman" w:eastAsia="HGSMinchoE" w:hAnsi="Times New Roman" w:cs="Times New Roman"/>
          <w:color w:val="000000" w:themeColor="text1"/>
        </w:rPr>
        <w:t xml:space="preserve"> </w:t>
      </w:r>
      <w:r w:rsidR="00F54085" w:rsidRPr="00F54085">
        <w:rPr>
          <w:rFonts w:ascii="Times New Roman" w:eastAsia="HGSMinchoE" w:hAnsi="Times New Roman" w:cs="Times New Roman"/>
          <w:color w:val="000000" w:themeColor="text1"/>
        </w:rPr>
        <w:t>but restricted geographically</w:t>
      </w:r>
      <w:r w:rsidR="007867CE">
        <w:rPr>
          <w:rFonts w:ascii="Times New Roman" w:eastAsia="HGSMinchoE" w:hAnsi="Times New Roman" w:cs="Times New Roman"/>
          <w:color w:val="000000" w:themeColor="text1"/>
        </w:rPr>
        <w:t xml:space="preserve">,” </w:t>
      </w:r>
      <w:r w:rsidR="00BB142A">
        <w:rPr>
          <w:rFonts w:ascii="Times New Roman" w:eastAsia="HGSMinchoE" w:hAnsi="Times New Roman" w:cs="Times New Roman"/>
          <w:color w:val="000000" w:themeColor="text1"/>
        </w:rPr>
        <w:t xml:space="preserve">may allow </w:t>
      </w:r>
      <w:r w:rsidR="00BB142A">
        <w:rPr>
          <w:rFonts w:ascii="Times New Roman" w:eastAsia="HGSMinchoE" w:hAnsi="Times New Roman" w:cs="Times New Roman"/>
          <w:i/>
          <w:iCs/>
          <w:color w:val="000000" w:themeColor="text1"/>
        </w:rPr>
        <w:t>O. coloradensis</w:t>
      </w:r>
      <w:r w:rsidR="00BB142A">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w:t>
      </w:r>
      <w:r w:rsidR="007867CE">
        <w:rPr>
          <w:rFonts w:ascii="Times New Roman" w:eastAsia="HGSMinchoE" w:hAnsi="Times New Roman" w:cs="Times New Roman"/>
          <w:color w:val="000000" w:themeColor="text1"/>
        </w:rPr>
        <w:t xml:space="preserve"> </w:t>
      </w:r>
      <w:r w:rsidR="007867CE">
        <w:rPr>
          <w:rFonts w:ascii="Times New Roman" w:eastAsia="HGSMinchoE" w:hAnsi="Times New Roman" w:cs="Times New Roman"/>
          <w:color w:val="000000" w:themeColor="text1"/>
        </w:rPr>
        <w:fldChar w:fldCharType="begin" w:fldLock="1"/>
      </w:r>
      <w:r w:rsidR="00167B60">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007867CE">
        <w:rPr>
          <w:rFonts w:ascii="Times New Roman" w:eastAsia="HGSMinchoE" w:hAnsi="Times New Roman" w:cs="Times New Roman"/>
          <w:color w:val="000000" w:themeColor="text1"/>
        </w:rPr>
        <w:fldChar w:fldCharType="separate"/>
      </w:r>
      <w:r w:rsidR="00F22A14" w:rsidRPr="00F22A14">
        <w:rPr>
          <w:rFonts w:ascii="Times New Roman" w:eastAsia="HGSMinchoE" w:hAnsi="Times New Roman" w:cs="Times New Roman"/>
          <w:noProof/>
          <w:color w:val="000000" w:themeColor="text1"/>
        </w:rPr>
        <w:t>(Rabinowitz 1981)</w:t>
      </w:r>
      <w:r w:rsidR="007867CE">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sidR="00BB142A">
        <w:rPr>
          <w:rFonts w:ascii="Times New Roman" w:eastAsia="HGSMinchoE" w:hAnsi="Times New Roman" w:cs="Times New Roman"/>
          <w:color w:val="000000" w:themeColor="text1"/>
        </w:rPr>
        <w:fldChar w:fldCharType="begin" w:fldLock="1"/>
      </w:r>
      <w:r w:rsidR="00E65836">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sidR="00BB142A">
        <w:rPr>
          <w:rFonts w:ascii="Times New Roman" w:eastAsia="HGSMinchoE" w:hAnsi="Times New Roman" w:cs="Times New Roman"/>
          <w:color w:val="000000" w:themeColor="text1"/>
        </w:rPr>
        <w:fldChar w:fldCharType="separate"/>
      </w:r>
      <w:r w:rsidR="00BB142A" w:rsidRPr="00627ABD">
        <w:rPr>
          <w:rFonts w:ascii="Times New Roman" w:eastAsia="HGSMinchoE" w:hAnsi="Times New Roman" w:cs="Times New Roman"/>
          <w:noProof/>
          <w:color w:val="000000" w:themeColor="text1"/>
        </w:rPr>
        <w:t>(Calatayud et al. 2020)</w:t>
      </w:r>
      <w:r w:rsidR="00BB142A">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w:t>
      </w:r>
      <w:r w:rsidR="00BB142A">
        <w:rPr>
          <w:rFonts w:ascii="Times New Roman" w:eastAsia="HGSMinchoE" w:hAnsi="Times New Roman" w:cs="Times New Roman"/>
          <w:i/>
          <w:iCs/>
          <w:color w:val="000000" w:themeColor="text1"/>
        </w:rPr>
        <w:t>O. coloradensis</w:t>
      </w:r>
      <w:r w:rsidR="00BB142A">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w:t>
      </w:r>
      <w:r w:rsidR="00BB142A">
        <w:rPr>
          <w:rFonts w:ascii="Times New Roman" w:eastAsia="HGSMinchoE" w:hAnsi="Times New Roman" w:cs="Times New Roman"/>
          <w:color w:val="000000" w:themeColor="text1"/>
        </w:rPr>
        <w:lastRenderedPageBreak/>
        <w:t xml:space="preserve">analysis. </w:t>
      </w:r>
      <w:r>
        <w:rPr>
          <w:rFonts w:ascii="Times New Roman" w:eastAsia="HGSMinchoE" w:hAnsi="Times New Roman" w:cs="Times New Roman"/>
          <w:color w:val="000000" w:themeColor="text1"/>
        </w:rPr>
        <w:t>Our</w:t>
      </w:r>
      <w:r w:rsidR="00D049BC">
        <w:rPr>
          <w:rFonts w:ascii="Times New Roman" w:eastAsia="HGSMinchoE" w:hAnsi="Times New Roman" w:cs="Times New Roman"/>
          <w:color w:val="000000" w:themeColor="text1"/>
        </w:rPr>
        <w:t xml:space="preserve"> results imply</w:t>
      </w:r>
      <w:r w:rsidR="00BB142A">
        <w:rPr>
          <w:rFonts w:ascii="Times New Roman" w:eastAsia="HGSMinchoE" w:hAnsi="Times New Roman" w:cs="Times New Roman"/>
          <w:color w:val="000000" w:themeColor="text1"/>
        </w:rPr>
        <w:t xml:space="preserve">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77D4B27D"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w:t>
      </w:r>
      <w:r w:rsidR="00D52219">
        <w:rPr>
          <w:rFonts w:ascii="Times New Roman" w:eastAsia="HGSMinchoE" w:hAnsi="Times New Roman" w:cs="Times New Roman"/>
          <w:color w:val="000000" w:themeColor="text1"/>
        </w:rPr>
        <w:t xml:space="preserve">even with density dependence in the models </w:t>
      </w:r>
      <w:r>
        <w:rPr>
          <w:rFonts w:ascii="Times New Roman" w:eastAsia="HGSMinchoE" w:hAnsi="Times New Roman" w:cs="Times New Roman"/>
          <w:color w:val="000000" w:themeColor="text1"/>
        </w:rPr>
        <w:t>(</w:t>
      </w:r>
      <w:r w:rsidR="002F2A01">
        <w:rPr>
          <w:rFonts w:ascii="Times New Roman" w:eastAsia="HGSMinchoE" w:hAnsi="Times New Roman" w:cs="Times New Roman"/>
          <w:color w:val="000000" w:themeColor="text1"/>
        </w:rPr>
        <w:t>Fig. 7</w:t>
      </w:r>
      <w:r w:rsidRPr="00ED2863">
        <w:rPr>
          <w:rFonts w:ascii="Times New Roman" w:eastAsia="HGSMinchoE" w:hAnsi="Times New Roman" w:cs="Times New Roman"/>
          <w:b/>
          <w:bCs/>
          <w:color w:val="000000" w:themeColor="text1"/>
        </w:rPr>
        <w:t>A</w:t>
      </w:r>
      <w:r w:rsidR="00B35829">
        <w:rPr>
          <w:rFonts w:ascii="Times New Roman" w:eastAsia="HGSMinchoE" w:hAnsi="Times New Roman" w:cs="Times New Roman"/>
          <w:color w:val="000000" w:themeColor="text1"/>
        </w:rPr>
        <w:t xml:space="preserve"> and </w:t>
      </w:r>
      <w:r w:rsidRPr="00ED2863">
        <w:rPr>
          <w:rFonts w:ascii="Times New Roman" w:eastAsia="HGSMinchoE" w:hAnsi="Times New Roman" w:cs="Times New Roman"/>
          <w:b/>
          <w:bCs/>
          <w:color w:val="000000" w:themeColor="text1"/>
        </w:rPr>
        <w:t>B</w:t>
      </w:r>
      <w:r>
        <w:rPr>
          <w:rFonts w:ascii="Times New Roman" w:eastAsia="HGSMinchoE" w:hAnsi="Times New Roman" w:cs="Times New Roman"/>
          <w:color w:val="000000" w:themeColor="text1"/>
        </w:rPr>
        <w:t>). While our simulations predicted that the Soapstone prairie population will stabilize by the end of the 100 year 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values started to become less negative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A). Average stochastic growth rat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hile thes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5AF8AC89"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Simulations additionally showed that the FEWAFB and Soapstone prairie populations might respond differently to the warmer and drier climate conditions that are predicted to occur with climate change.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r w:rsidR="00B22C60">
        <w:rPr>
          <w:rFonts w:ascii="Times New Roman" w:eastAsia="HGSMinchoE" w:hAnsi="Times New Roman" w:cs="Times New Roman"/>
          <w:color w:val="000000" w:themeColor="text1"/>
        </w:rPr>
        <w:lastRenderedPageBreak/>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vertAlign w:val="subscript"/>
        </w:rPr>
        <w:t xml:space="preserve">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This difference in response could be driven by the difference in habitat at the FEWAFB and Soapstone prairie 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as a result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w:t>
      </w:r>
      <w:r w:rsidR="00326DDC">
        <w:rPr>
          <w:rFonts w:ascii="Times New Roman" w:eastAsia="HGSMinchoE" w:hAnsi="Times New Roman" w:cs="Times New Roman"/>
          <w:color w:val="000000" w:themeColor="text1"/>
        </w:rPr>
        <w:t xml:space="preserve">simulated </w:t>
      </w:r>
      <w:r>
        <w:rPr>
          <w:rFonts w:ascii="Times New Roman" w:eastAsia="HGSMinchoE" w:hAnsi="Times New Roman" w:cs="Times New Roman"/>
          <w:color w:val="000000" w:themeColor="text1"/>
        </w:rPr>
        <w:t xml:space="preserve">climate change. </w:t>
      </w:r>
      <w:r w:rsidR="00104872">
        <w:rPr>
          <w:rFonts w:ascii="Times New Roman" w:eastAsia="HGSMinchoE" w:hAnsi="Times New Roman" w:cs="Times New Roman"/>
          <w:color w:val="000000" w:themeColor="text1"/>
        </w:rPr>
        <w:t xml:space="preserve">Additionally, the difference in projected impact of the abiotic environment between the two populations could be an artefact of the relatively short duration of demographic monitoring, which meant that we only were able to model the response of these </w:t>
      </w:r>
      <w:r w:rsidR="00104872">
        <w:rPr>
          <w:rFonts w:ascii="Times New Roman" w:eastAsia="HGSMinchoE" w:hAnsi="Times New Roman" w:cs="Times New Roman"/>
          <w:i/>
          <w:iCs/>
          <w:color w:val="000000" w:themeColor="text1"/>
        </w:rPr>
        <w:t xml:space="preserve">O. coloradensis </w:t>
      </w:r>
      <w:r w:rsidR="00104872">
        <w:rPr>
          <w:rFonts w:ascii="Times New Roman" w:eastAsia="HGSMinchoE" w:hAnsi="Times New Roman" w:cs="Times New Roman"/>
          <w:color w:val="000000" w:themeColor="text1"/>
        </w:rPr>
        <w:t>populations to a relatively small range of abiotic conditions. Additionally, i</w:t>
      </w:r>
      <w:r>
        <w:rPr>
          <w:rFonts w:ascii="Times New Roman" w:eastAsia="HGSMinchoE" w:hAnsi="Times New Roman" w:cs="Times New Roman"/>
          <w:color w:val="000000" w:themeColor="text1"/>
        </w:rPr>
        <w:t xml:space="preserve">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r w:rsidR="00104872">
        <w:rPr>
          <w:rFonts w:ascii="Times New Roman" w:eastAsia="HGSMinchoE" w:hAnsi="Times New Roman" w:cs="Times New Roman"/>
          <w:color w:val="000000" w:themeColor="text1"/>
        </w:rPr>
        <w:t xml:space="preserve"> </w:t>
      </w:r>
    </w:p>
    <w:p w14:paraId="43B5DD40" w14:textId="1294A3C2"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w:t>
      </w:r>
      <w:r w:rsidR="00104872">
        <w:rPr>
          <w:rFonts w:ascii="Times New Roman" w:eastAsia="HGSMinchoE" w:hAnsi="Times New Roman" w:cs="Times New Roman"/>
          <w:color w:val="000000" w:themeColor="text1"/>
        </w:rPr>
        <w:t xml:space="preserve">introduction </w:t>
      </w:r>
      <w:r>
        <w:rPr>
          <w:rFonts w:ascii="Times New Roman" w:eastAsia="HGSMinchoE" w:hAnsi="Times New Roman" w:cs="Times New Roman"/>
          <w:color w:val="000000" w:themeColor="text1"/>
        </w:rPr>
        <w:t xml:space="preserve">and persistence of seeds into a seedbank. More broadly, we show that this rare endemic species </w:t>
      </w:r>
      <w:r w:rsidR="00104872">
        <w:rPr>
          <w:rFonts w:ascii="Times New Roman" w:eastAsia="HGSMinchoE" w:hAnsi="Times New Roman" w:cs="Times New Roman"/>
          <w:color w:val="000000" w:themeColor="text1"/>
        </w:rPr>
        <w:t>show</w:t>
      </w:r>
      <w:r w:rsidR="00E94725">
        <w:rPr>
          <w:rFonts w:ascii="Times New Roman" w:eastAsia="HGSMinchoE" w:hAnsi="Times New Roman" w:cs="Times New Roman"/>
          <w:color w:val="000000" w:themeColor="text1"/>
        </w:rPr>
        <w:t>s</w:t>
      </w:r>
      <w:r w:rsidR="00104872">
        <w:rPr>
          <w:rFonts w:ascii="Times New Roman" w:eastAsia="HGSMinchoE" w:hAnsi="Times New Roman" w:cs="Times New Roman"/>
          <w:color w:val="000000" w:themeColor="text1"/>
        </w:rPr>
        <w:t xml:space="preserve"> signs of </w:t>
      </w:r>
      <w:r>
        <w:rPr>
          <w:rFonts w:ascii="Times New Roman" w:eastAsia="HGSMinchoE" w:hAnsi="Times New Roman" w:cs="Times New Roman"/>
          <w:color w:val="000000" w:themeColor="text1"/>
        </w:rPr>
        <w:t>negative density dependence</w:t>
      </w:r>
      <w:r w:rsidR="00E94725">
        <w:rPr>
          <w:rFonts w:ascii="Times New Roman" w:eastAsia="HGSMinchoE" w:hAnsi="Times New Roman" w:cs="Times New Roman"/>
          <w:color w:val="000000" w:themeColor="text1"/>
        </w:rPr>
        <w:t>. Populations</w:t>
      </w:r>
      <w:r>
        <w:rPr>
          <w:rFonts w:ascii="Times New Roman" w:eastAsia="HGSMinchoE" w:hAnsi="Times New Roman" w:cs="Times New Roman"/>
          <w:color w:val="000000" w:themeColor="text1"/>
        </w:rPr>
        <w:t xml:space="preserv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w:t>
      </w:r>
      <w:r w:rsidR="00E94725">
        <w:rPr>
          <w:rFonts w:ascii="Times New Roman" w:eastAsia="HGSMinchoE" w:hAnsi="Times New Roman" w:cs="Times New Roman"/>
          <w:color w:val="000000" w:themeColor="text1"/>
        </w:rPr>
        <w:t xml:space="preserve">additionally be </w:t>
      </w:r>
      <w:r w:rsidR="00E94725">
        <w:rPr>
          <w:rFonts w:ascii="Times New Roman" w:eastAsia="HGSMinchoE" w:hAnsi="Times New Roman" w:cs="Times New Roman"/>
          <w:color w:val="000000" w:themeColor="text1"/>
        </w:rPr>
        <w:lastRenderedPageBreak/>
        <w:t>maintained</w:t>
      </w:r>
      <w:r>
        <w:rPr>
          <w:rFonts w:ascii="Times New Roman" w:eastAsia="HGSMinchoE" w:hAnsi="Times New Roman" w:cs="Times New Roman"/>
          <w:color w:val="000000" w:themeColor="text1"/>
        </w:rPr>
        <w:t xml:space="preserve"> via high local abundance</w:t>
      </w:r>
      <w:r w:rsidR="00A11F9E">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that allow them to escape the challenges of small population size that rare species often face</w:t>
      </w:r>
      <w:r w:rsidR="00E94725">
        <w:rPr>
          <w:rFonts w:ascii="Times New Roman" w:eastAsia="HGSMinchoE" w:hAnsi="Times New Roman" w:cs="Times New Roman"/>
          <w:color w:val="000000" w:themeColor="text1"/>
        </w:rPr>
        <w:t xml:space="preserve"> </w:t>
      </w:r>
      <w:r w:rsidR="00E94725">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operties":{"noteIndex":0},"schema":"https://github.com/citation-style-language/schema/raw/master/csl-citation.json"}</w:instrText>
      </w:r>
      <w:r w:rsidR="00E94725">
        <w:rPr>
          <w:rFonts w:ascii="Times New Roman" w:eastAsia="HGSMinchoE" w:hAnsi="Times New Roman" w:cs="Times New Roman"/>
          <w:color w:val="000000" w:themeColor="text1"/>
        </w:rPr>
        <w:fldChar w:fldCharType="separate"/>
      </w:r>
      <w:r w:rsidR="00E94725" w:rsidRPr="00E94725">
        <w:rPr>
          <w:rFonts w:ascii="Times New Roman" w:eastAsia="HGSMinchoE" w:hAnsi="Times New Roman" w:cs="Times New Roman"/>
          <w:noProof/>
          <w:color w:val="000000" w:themeColor="text1"/>
        </w:rPr>
        <w:t>(Rabinowitz 1981)</w:t>
      </w:r>
      <w:r w:rsidR="00E94725">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These findings </w:t>
      </w:r>
      <w:r w:rsidR="00E94725">
        <w:rPr>
          <w:rFonts w:ascii="Times New Roman" w:eastAsia="HGSMinchoE" w:hAnsi="Times New Roman" w:cs="Times New Roman"/>
          <w:color w:val="000000" w:themeColor="text1"/>
        </w:rPr>
        <w:t>reinforce the importance of c</w:t>
      </w:r>
      <w:r>
        <w:rPr>
          <w:rFonts w:ascii="Times New Roman" w:eastAsia="HGSMinchoE" w:hAnsi="Times New Roman" w:cs="Times New Roman"/>
          <w:color w:val="000000" w:themeColor="text1"/>
        </w:rPr>
        <w:t xml:space="preserve">areful evaluation of the unique population dynamics of rare species </w:t>
      </w:r>
      <w:r w:rsidR="00E94725">
        <w:rPr>
          <w:rFonts w:ascii="Times New Roman" w:eastAsia="HGSMinchoE" w:hAnsi="Times New Roman" w:cs="Times New Roman"/>
          <w:color w:val="000000" w:themeColor="text1"/>
        </w:rPr>
        <w:t xml:space="preserve">to inform </w:t>
      </w:r>
      <w:r>
        <w:rPr>
          <w:rFonts w:ascii="Times New Roman" w:eastAsia="HGSMinchoE" w:hAnsi="Times New Roman" w:cs="Times New Roman"/>
          <w:color w:val="000000" w:themeColor="text1"/>
        </w:rPr>
        <w:t xml:space="preserve">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1AB35E16" w14:textId="7AE7B023" w:rsidR="00E94725" w:rsidRPr="00E94725" w:rsidRDefault="00F02825" w:rsidP="00E94725">
      <w:pPr>
        <w:widowControl w:val="0"/>
        <w:autoSpaceDE w:val="0"/>
        <w:autoSpaceDN w:val="0"/>
        <w:adjustRightInd w:val="0"/>
        <w:spacing w:before="120" w:after="100"/>
        <w:ind w:left="480" w:hanging="480"/>
        <w:rPr>
          <w:rFonts w:ascii="Times New Roman" w:hAnsi="Times New Roman" w:cs="Times New Roman"/>
          <w:noProof/>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E94725" w:rsidRPr="00E94725">
        <w:rPr>
          <w:rFonts w:ascii="Times New Roman" w:hAnsi="Times New Roman" w:cs="Times New Roman"/>
          <w:noProof/>
        </w:rPr>
        <w:t>Abbott, R. E., D. F. Doak, and M. L. Peterson. 2017. Portfolio effects, climate change, and the persistence of small populations: analyses on the rare plant Saussurea weberi. Ecology 98:1071–1081.</w:t>
      </w:r>
    </w:p>
    <w:p w14:paraId="6E2D256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5501CE5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onett, D. G. 2006. Confidence interval for a coefficient of quartile variation. Computational Statistics and Data Analysis 50:2953–2957.</w:t>
      </w:r>
    </w:p>
    <w:p w14:paraId="41555B2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0297FEC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A. L. Hild, and N. L. Shaw. 2005. Capsule treatments to enhance seedling emergence of Gaura neomexicana ssp. coloradensis. Restoration Ecology 13:8–14.</w:t>
      </w:r>
    </w:p>
    <w:p w14:paraId="1C15F6EE" w14:textId="77777777" w:rsidR="00E94725" w:rsidRPr="00D70311" w:rsidRDefault="00E94725" w:rsidP="00E94725">
      <w:pPr>
        <w:widowControl w:val="0"/>
        <w:autoSpaceDE w:val="0"/>
        <w:autoSpaceDN w:val="0"/>
        <w:adjustRightInd w:val="0"/>
        <w:spacing w:before="120" w:after="100"/>
        <w:ind w:left="480" w:hanging="480"/>
        <w:rPr>
          <w:rFonts w:ascii="Times New Roman" w:hAnsi="Times New Roman" w:cs="Times New Roman"/>
          <w:noProof/>
          <w:lang w:val="es-ES"/>
        </w:rPr>
      </w:pPr>
      <w:r w:rsidRPr="00E94725">
        <w:rPr>
          <w:rFonts w:ascii="Times New Roman" w:hAnsi="Times New Roman" w:cs="Times New Roman"/>
          <w:noProof/>
        </w:rPr>
        <w:t xml:space="preserve">Burner, R. C., L. Drag, J. G. Stephan, T. Birkemoe, R. Wetherbee, J. Muller, J. Siitonen, T. Snäll, O. Skarpaas, M. Potterf, I. Doerfler, M. M. Gossner, P. Schall, W. W. Weisser, and A. Sverdrup-Thygeson. 2022. Functional structure of European forest beetle communities is enhanced by rare species. </w:t>
      </w:r>
      <w:r w:rsidRPr="00D70311">
        <w:rPr>
          <w:rFonts w:ascii="Times New Roman" w:hAnsi="Times New Roman" w:cs="Times New Roman"/>
          <w:noProof/>
          <w:lang w:val="es-ES"/>
        </w:rPr>
        <w:t>Biological Conservation 267.</w:t>
      </w:r>
    </w:p>
    <w:p w14:paraId="11AECBC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D70311">
        <w:rPr>
          <w:rFonts w:ascii="Times New Roman" w:hAnsi="Times New Roman" w:cs="Times New Roman"/>
          <w:noProof/>
          <w:lang w:val="es-ES"/>
        </w:rPr>
        <w:t xml:space="preserve">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w:t>
      </w:r>
      <w:r w:rsidRPr="00E94725">
        <w:rPr>
          <w:rFonts w:ascii="Times New Roman" w:hAnsi="Times New Roman" w:cs="Times New Roman"/>
          <w:noProof/>
        </w:rPr>
        <w:t>2020. Positive associations among rare species and their persistence in ecological assemblages. Nature Ecology and Evolution 4:40–45.</w:t>
      </w:r>
    </w:p>
    <w:p w14:paraId="79CB539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Caswell, H. 2001. Matrix Population Models: Construction, Analysis, and Interpretation. 2nd edition. Sinauer Associates.</w:t>
      </w:r>
    </w:p>
    <w:p w14:paraId="08520B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4E917E9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Drury, W. H. 1974. Rare species. Biological Conservation 6:162–169.</w:t>
      </w:r>
    </w:p>
    <w:p w14:paraId="3EB1DE9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asterling, M. R., S. P. Ellner, and P. M. Dixon. 2000. Size-Specific Sensitivity: Applying a New Structured Population Model. Ecology 81:694–708.</w:t>
      </w:r>
    </w:p>
    <w:p w14:paraId="48B607A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lastRenderedPageBreak/>
        <w:t>Ellner, S. P., D. Z. Childs, and M. Rees. 2016. Data-driven Modelling of Structured Populations. Springer International Publishing, Switzerland.</w:t>
      </w:r>
    </w:p>
    <w:p w14:paraId="0A4F4FC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llner, S. P., and M. Rees. 2006. Integral projection models for species with complex demography. American Naturalist 167:410–428.</w:t>
      </w:r>
    </w:p>
    <w:p w14:paraId="1FB375A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p>
    <w:p w14:paraId="42B5800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47FC754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Fieberg, J. R., K. Vitense, and D. H. Johnson. 2020. Resampling-based methods for biologists. PeerJ 2020.</w:t>
      </w:r>
    </w:p>
    <w:p w14:paraId="3B2B6F7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0C5F35A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3B9A9F0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ilde, C. H., M. Gamelon, B. E. Sæther, J. M. Gaillard, N. G. Yoccoz, and C. Pélabon. 2020. The Demographic Buffering Hypothesis: Evidence and Challenges. Trends in Ecology and Evolution xx.</w:t>
      </w:r>
    </w:p>
    <w:p w14:paraId="35D31147"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7D4AACC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Jongejans, E., A. W. Sheppard, and K. Shea. 2006. What controls the population dynamics of the invasive thistle Carduus nutans in its native range? Journal of Applied Ecology 43:877–886.</w:t>
      </w:r>
    </w:p>
    <w:p w14:paraId="34D436C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Kauffman, M. J., J. F. Pollock, and B. Walton. 2004. Spatial structure, dispersal, and management of a recovering raptor population. American Naturalist 164:582–597.</w:t>
      </w:r>
    </w:p>
    <w:p w14:paraId="4C461EF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p>
    <w:p w14:paraId="391F16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evins, R., and D. Culver. 1971. Regional Coexistence of Species and Competition between Rare Species. Proceedings of the National Academy of Sciences 68:1246–1248.</w:t>
      </w:r>
    </w:p>
    <w:p w14:paraId="78AF9A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yons, K. G., C. A. Brigham, B. H. Traut, and M. W. Schwartz. 2005. Rare species and ecosystem functioning. Conservation Biology 19:1019–1024.</w:t>
      </w:r>
    </w:p>
    <w:p w14:paraId="03C8C97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lastRenderedPageBreak/>
        <w:t>Lyons, K. G., and M. W. Schwartz. 2001. Rare species loss alters ecosystem function - Invasion resistance. Ecology Letters 4:358–365.</w:t>
      </w:r>
    </w:p>
    <w:p w14:paraId="48E5EDE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ay, R. M. 1973. Stability in Randomly Fluctuating Versus Deterministic Environments. The American Naturalist 107:621–650.</w:t>
      </w:r>
    </w:p>
    <w:p w14:paraId="37E5045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7E58C9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2. Quantitative Conservation Biology: Theory and Practice of Population Viability Analysis. Sinauer Associates, Sunderland, MA.</w:t>
      </w:r>
    </w:p>
    <w:p w14:paraId="6C4FAC7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479908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54DEA5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7C80951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ei, M., T. Maruyama, and R. Chakraborty. 1975. The Bottleneck Effect and Genetic Variability in Populations. Evolution 29:1–10.</w:t>
      </w:r>
    </w:p>
    <w:p w14:paraId="6BE5636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guyen, V., Y. M. Buckley, R. Salguero-Gómez, and G. M. Wardle. 2019. Consequences of neglecting cryptic life stages from demographic models. Ecological Modelling 408.</w:t>
      </w:r>
    </w:p>
    <w:p w14:paraId="5A237FF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1EF047C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aniw, M., P. F. Quintana-Ascencio, F. Ojeda, and R. Salguero-Gómez. 2017. Accounting for uncertainty in dormant life stages in stochastic demographic models. Oikos 126:900–909.</w:t>
      </w:r>
    </w:p>
    <w:p w14:paraId="02FF31A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131FC32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ulliam, H. R. 2016. Sources , Sinks , and Population Regulation Author ( s ): H . Ronald Pulliam Published by : The University of Chicago Press for The American Society of Naturalists Stable URL : http://www.jstor.org/stable/2461927 Accessed : 17-03-2016 21 : 27 UTC Your use 132:652–661.</w:t>
      </w:r>
    </w:p>
    <w:p w14:paraId="448DBA6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Rabinowitz, D. 1981. Seven forms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H. Synge, editor. The Biological aspects of rare plant conservation. John WIley &amp; Sons, Ltd.</w:t>
      </w:r>
    </w:p>
    <w:p w14:paraId="0C35FEF5"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0E82AD3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Rosenzweig, M. L., and M. V Lomolino. 1997. The Biology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W. E. Kunin and </w:t>
      </w:r>
      <w:r w:rsidRPr="00E94725">
        <w:rPr>
          <w:rFonts w:ascii="Times New Roman" w:hAnsi="Times New Roman" w:cs="Times New Roman"/>
          <w:noProof/>
        </w:rPr>
        <w:lastRenderedPageBreak/>
        <w:t>K. J. Gaston, editors. The Biology of Rarity. Chapman &amp; Hall, London.</w:t>
      </w:r>
    </w:p>
    <w:p w14:paraId="463AB60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overe, J., and J. W. Fox. 2019. Persistently rare species experience stronger negative frequency dependence than common species: A statistical attractor that is hard to avoid. Global Ecology and Biogeography 28:508–520.</w:t>
      </w:r>
    </w:p>
    <w:p w14:paraId="5566B9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äterberg, T., T. Jonsson, J. Yearsley, S. Berg, and B. Ebenman. 2019. A potential role for rare species in ecosystem dynamics. Scientific reports 9:11107.</w:t>
      </w:r>
    </w:p>
    <w:p w14:paraId="60DDFD1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garbi, L. F., and A. S. Melo. 2018. You don’t belong here: explaining the excess of rare species in terms of habitat, space and time. Oikos 127:497–506.</w:t>
      </w:r>
    </w:p>
    <w:p w14:paraId="3F42DB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tanley, S. M. 1979. Macroevolution: Pattern and Process. W. H. Freeman.</w:t>
      </w:r>
    </w:p>
    <w:p w14:paraId="02FA2AF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enables, W. N., and B. D. Ripley. 2002. Modern Applied Statistics with S. Fourth. Springer, New York.</w:t>
      </w:r>
    </w:p>
    <w:p w14:paraId="52502D7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68ECE3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62EF21A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talis, R., S. Glémin, and I. Olivieri. 2004. When genes go to sleep: The population genetic consequences of seed dormancy and monocarpic perenniality. American Naturalist 163:295–311.</w:t>
      </w:r>
    </w:p>
    <w:p w14:paraId="0AEBDC1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15681E74" w:rsidR="00F02825" w:rsidRPr="00A018BD" w:rsidRDefault="00F02825" w:rsidP="00E94725">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4AE7E03A"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xml:space="preserve">** </w:t>
      </w:r>
      <w:r w:rsidR="00C115F1">
        <w:rPr>
          <w:rFonts w:ascii="Times New Roman" w:hAnsi="Times New Roman" w:cs="Times New Roman"/>
          <w:color w:val="000000" w:themeColor="text1"/>
        </w:rPr>
        <w:t xml:space="preserve">Note To Self: </w:t>
      </w:r>
      <w:r w:rsidRPr="00A018BD">
        <w:rPr>
          <w:rFonts w:ascii="Times New Roman" w:hAnsi="Times New Roman" w:cs="Times New Roman"/>
          <w:color w:val="000000" w:themeColor="text1"/>
        </w:rPr>
        <w:t>change the Rondeau and Heidel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r w:rsidR="009F7CF9">
        <w:rPr>
          <w:rFonts w:ascii="Times New Roman" w:hAnsi="Times New Roman" w:cs="Times New Roman"/>
          <w:color w:val="000000" w:themeColor="text1"/>
        </w:rPr>
        <w:t xml:space="preserve"> ** </w:t>
      </w:r>
    </w:p>
    <w:p w14:paraId="29665172" w14:textId="05096208" w:rsidR="00B7076D" w:rsidRDefault="00B7076D" w:rsidP="00B21A84">
      <w:pPr>
        <w:rPr>
          <w:rFonts w:ascii="Times New Roman" w:hAnsi="Times New Roman" w:cs="Times New Roman"/>
          <w:color w:val="000000" w:themeColor="text1"/>
        </w:rPr>
      </w:pPr>
      <w:r>
        <w:rPr>
          <w:rFonts w:ascii="Times New Roman" w:hAnsi="Times New Roman" w:cs="Times New Roman"/>
          <w:color w:val="000000" w:themeColor="text1"/>
        </w:rPr>
        <w:br w:type="page"/>
      </w:r>
    </w:p>
    <w:p w14:paraId="0F4B8997" w14:textId="428A40DB" w:rsidR="00B7076D" w:rsidRDefault="00B7076D" w:rsidP="00B21A84">
      <w:pPr>
        <w:rPr>
          <w:rFonts w:ascii="Times New Roman" w:hAnsi="Times New Roman" w:cs="Times New Roman"/>
          <w:color w:val="000000" w:themeColor="text1"/>
        </w:rPr>
      </w:pPr>
      <w:r>
        <w:rPr>
          <w:rFonts w:ascii="Times New Roman" w:hAnsi="Times New Roman" w:cs="Times New Roman"/>
          <w:color w:val="000000" w:themeColor="text1"/>
        </w:rPr>
        <w:lastRenderedPageBreak/>
        <w:t>Appendix 1: Supplementary Figures</w:t>
      </w:r>
    </w:p>
    <w:p w14:paraId="208F4DDA" w14:textId="26A62CD3" w:rsidR="00B7076D" w:rsidRDefault="00B7076D" w:rsidP="00B21A84">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C518A91" wp14:editId="40AED3AC">
            <wp:extent cx="3657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50126581" w14:textId="38176985" w:rsidR="00B7076D" w:rsidRPr="00B7076D" w:rsidRDefault="00B7076D" w:rsidP="00B21A84">
      <w:pPr>
        <w:rPr>
          <w:rFonts w:ascii="Times New Roman" w:hAnsi="Times New Roman" w:cs="Times New Roman"/>
          <w:color w:val="000000" w:themeColor="text1"/>
        </w:rPr>
      </w:pPr>
      <w:r w:rsidRPr="00ED2863">
        <w:rPr>
          <w:rFonts w:ascii="Times New Roman" w:hAnsi="Times New Roman" w:cs="Times New Roman"/>
          <w:b/>
          <w:bCs/>
          <w:color w:val="000000" w:themeColor="text1"/>
        </w:rPr>
        <w:t>Figure S1</w:t>
      </w:r>
      <w:r>
        <w:rPr>
          <w:rFonts w:ascii="Times New Roman" w:hAnsi="Times New Roman" w:cs="Times New Roman"/>
          <w:color w:val="000000" w:themeColor="text1"/>
        </w:rPr>
        <w:t xml:space="preserve">: As the stem length of an </w:t>
      </w:r>
      <w:r>
        <w:rPr>
          <w:rFonts w:ascii="Times New Roman" w:hAnsi="Times New Roman" w:cs="Times New Roman"/>
          <w:i/>
          <w:iCs/>
          <w:color w:val="000000" w:themeColor="text1"/>
        </w:rPr>
        <w:t>Oenothera coloradensis</w:t>
      </w:r>
      <w:r>
        <w:rPr>
          <w:rFonts w:ascii="Times New Roman" w:hAnsi="Times New Roman" w:cs="Times New Roman"/>
          <w:color w:val="000000" w:themeColor="text1"/>
        </w:rPr>
        <w:t xml:space="preserve"> flowering individual increases, the number of capsules it produces increases as well (</w:t>
      </w:r>
      <w:r w:rsidR="00A50AB9">
        <w:rPr>
          <w:rFonts w:ascii="Times New Roman" w:hAnsi="Times New Roman" w:cs="Times New Roman"/>
          <w:color w:val="000000" w:themeColor="text1"/>
        </w:rPr>
        <w:t xml:space="preserve">Number of capsules = </w:t>
      </w:r>
      <w:r w:rsidR="00A50AB9" w:rsidRPr="00A018BD">
        <w:rPr>
          <w:rFonts w:ascii="Times New Roman" w:hAnsi="Times New Roman" w:cs="Times New Roman"/>
          <w:color w:val="000000" w:themeColor="text1"/>
        </w:rPr>
        <w:t xml:space="preserve">2.95 + 2.0*(stem length in cm) (multiple R-squared = 0.67, </w:t>
      </w:r>
      <w:r w:rsidR="00A50AB9" w:rsidRPr="003308F3">
        <w:rPr>
          <w:rFonts w:ascii="Times New Roman" w:hAnsi="Times New Roman" w:cs="Times New Roman"/>
          <w:i/>
          <w:iCs/>
          <w:color w:val="000000" w:themeColor="text1"/>
        </w:rPr>
        <w:t>P</w:t>
      </w:r>
      <w:r w:rsidR="00A50AB9" w:rsidRPr="00A018BD">
        <w:rPr>
          <w:rFonts w:ascii="Times New Roman" w:hAnsi="Times New Roman" w:cs="Times New Roman"/>
          <w:color w:val="000000" w:themeColor="text1"/>
        </w:rPr>
        <w:t xml:space="preserve"> = &lt; 0.01, F-statistic = 212.5, df = 104)</w:t>
      </w:r>
      <w:r w:rsidR="00A50AB9">
        <w:rPr>
          <w:rFonts w:ascii="Times New Roman" w:hAnsi="Times New Roman" w:cs="Times New Roman"/>
          <w:color w:val="000000" w:themeColor="text1"/>
        </w:rPr>
        <w:t xml:space="preserve">. </w:t>
      </w:r>
    </w:p>
    <w:p w14:paraId="1465C5D0" w14:textId="77777777" w:rsidR="00B7076D" w:rsidRPr="00A018BD" w:rsidRDefault="00B7076D" w:rsidP="00B21A84">
      <w:pPr>
        <w:rPr>
          <w:rFonts w:ascii="Times New Roman" w:hAnsi="Times New Roman" w:cs="Times New Roman"/>
          <w:color w:val="000000" w:themeColor="text1"/>
        </w:rPr>
      </w:pPr>
    </w:p>
    <w:sectPr w:rsidR="00B7076D" w:rsidRPr="00A018BD" w:rsidSect="009414ED">
      <w:headerReference w:type="even" r:id="rId20"/>
      <w:head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ria paniw" w:date="2022-04-06T00:29:00Z" w:initials="mp">
    <w:p w14:paraId="2D62FE70" w14:textId="280D47E4" w:rsidR="008918F3" w:rsidRDefault="008918F3">
      <w:pPr>
        <w:pStyle w:val="CommentText"/>
      </w:pPr>
      <w:r>
        <w:rPr>
          <w:rStyle w:val="CommentReference"/>
        </w:rPr>
        <w:annotationRef/>
      </w:r>
      <w:r>
        <w:t xml:space="preserve">Aren’t the effects of density dependence more typically measured at the vital-rate level? </w:t>
      </w:r>
    </w:p>
  </w:comment>
  <w:comment w:id="3" w:author="Alice Elizabeth Stears" w:date="2022-04-18T14:37:00Z" w:initials="AES">
    <w:p w14:paraId="069C0FD0" w14:textId="77777777" w:rsidR="005E1EE5" w:rsidRDefault="005E1EE5" w:rsidP="00EE6760">
      <w:r>
        <w:rPr>
          <w:rStyle w:val="CommentReference"/>
        </w:rPr>
        <w:annotationRef/>
      </w:r>
      <w:r>
        <w:rPr>
          <w:sz w:val="20"/>
          <w:szCs w:val="20"/>
        </w:rPr>
        <w:t>I feel like the response of lambda to DD is a relatively common thing?? But I could be wrong…</w:t>
      </w:r>
    </w:p>
  </w:comment>
  <w:comment w:id="4" w:author="maria paniw" w:date="2022-04-06T00:30:00Z" w:initials="mp">
    <w:p w14:paraId="00798ABE" w14:textId="2C176140" w:rsidR="008918F3" w:rsidRDefault="008918F3">
      <w:pPr>
        <w:pStyle w:val="CommentText"/>
      </w:pPr>
      <w:r>
        <w:rPr>
          <w:rStyle w:val="CommentReference"/>
        </w:rPr>
        <w:annotationRef/>
      </w:r>
      <w:r>
        <w:t xml:space="preserve">This implies that vital rates contribute equally to population dynamics </w:t>
      </w:r>
    </w:p>
  </w:comment>
  <w:comment w:id="5" w:author="Alice Elizabeth Stears" w:date="2022-04-18T14:38:00Z" w:initials="AES">
    <w:p w14:paraId="58D79EF1" w14:textId="77777777" w:rsidR="00AD09D9" w:rsidRDefault="00AD09D9" w:rsidP="00B94A9B">
      <w:r>
        <w:rPr>
          <w:rStyle w:val="CommentReference"/>
        </w:rPr>
        <w:annotationRef/>
      </w:r>
      <w:r>
        <w:rPr>
          <w:sz w:val="20"/>
          <w:szCs w:val="20"/>
        </w:rPr>
        <w:t>I softened the wording a bit</w:t>
      </w:r>
    </w:p>
  </w:comment>
  <w:comment w:id="6" w:author="Microsoft Office User" w:date="2022-04-05T03:47:00Z" w:initials="MOU">
    <w:p w14:paraId="3ADE15F8" w14:textId="62F95EF6" w:rsidR="00D70311" w:rsidRDefault="00D70311">
      <w:pPr>
        <w:pStyle w:val="CommentText"/>
      </w:pPr>
      <w:r>
        <w:rPr>
          <w:rStyle w:val="CommentReference"/>
        </w:rPr>
        <w:annotationRef/>
      </w:r>
      <w:r>
        <w:t>Maybe worth mentioning that these mechanisms are not mutually exclusive. For instance, spatial asynchrony may operate via compensation</w:t>
      </w:r>
    </w:p>
  </w:comment>
  <w:comment w:id="7" w:author="Alice Elizabeth Stears" w:date="2022-04-18T14:44:00Z" w:initials="AES">
    <w:p w14:paraId="291F2B73" w14:textId="77777777" w:rsidR="00CD4CF8" w:rsidRDefault="00CD4CF8" w:rsidP="00CB5141">
      <w:r>
        <w:rPr>
          <w:rStyle w:val="CommentReference"/>
        </w:rPr>
        <w:annotationRef/>
      </w:r>
      <w:r>
        <w:rPr>
          <w:sz w:val="20"/>
          <w:szCs w:val="20"/>
        </w:rPr>
        <w:t xml:space="preserve">included this </w:t>
      </w:r>
    </w:p>
  </w:comment>
  <w:comment w:id="8" w:author="Microsoft Office User" w:date="2022-04-05T04:00:00Z" w:initials="MOU">
    <w:p w14:paraId="3B3CEAB8" w14:textId="2BD2AD46" w:rsidR="00F36D0D" w:rsidRDefault="00F36D0D">
      <w:pPr>
        <w:pStyle w:val="CommentText"/>
      </w:pPr>
      <w:r>
        <w:rPr>
          <w:rStyle w:val="CommentReference"/>
        </w:rPr>
        <w:annotationRef/>
      </w:r>
      <w:r>
        <w:t xml:space="preserve">You give a nice explanation of how all of your expectations in this paragraph, except for density dependence. Why do you expect density dependence to be important? Is it because this may be the key regulating mechanism in the absence of disturbances? </w:t>
      </w:r>
    </w:p>
  </w:comment>
  <w:comment w:id="9" w:author="Alice Elizabeth Stears" w:date="2022-04-18T14:48:00Z" w:initials="AES">
    <w:p w14:paraId="65DFF9CE" w14:textId="77777777" w:rsidR="00997106" w:rsidRDefault="00997106" w:rsidP="00B7360A">
      <w:r>
        <w:rPr>
          <w:rStyle w:val="CommentReference"/>
        </w:rPr>
        <w:annotationRef/>
      </w:r>
      <w:r>
        <w:rPr>
          <w:sz w:val="20"/>
          <w:szCs w:val="20"/>
        </w:rPr>
        <w:t>The main evidence is that we have observational records of fluctuating size-added info to make this more clear</w:t>
      </w:r>
    </w:p>
  </w:comment>
  <w:comment w:id="10" w:author="Microsoft Office User" w:date="2022-04-05T04:02:00Z" w:initials="MOU">
    <w:p w14:paraId="6E791F6A" w14:textId="5C7F33F8" w:rsidR="00F36D0D" w:rsidRDefault="00F36D0D">
      <w:pPr>
        <w:pStyle w:val="CommentText"/>
      </w:pPr>
      <w:r>
        <w:rPr>
          <w:rStyle w:val="CommentReference"/>
        </w:rPr>
        <w:annotationRef/>
      </w:r>
      <w:r>
        <w:t>Maybe indicate if these simulations were based projected climate change for the study area?</w:t>
      </w:r>
      <w:r w:rsidR="0042552A">
        <w:t xml:space="preserve"> You mention this later in the methods, but I think it would be good to have it here.</w:t>
      </w:r>
      <w:r>
        <w:t xml:space="preserve"> </w:t>
      </w:r>
    </w:p>
  </w:comment>
  <w:comment w:id="11" w:author="Alice Elizabeth Stears" w:date="2022-04-18T14:49:00Z" w:initials="AES">
    <w:p w14:paraId="599D6A92" w14:textId="77777777" w:rsidR="00997106" w:rsidRDefault="00997106" w:rsidP="00862899">
      <w:r>
        <w:rPr>
          <w:rStyle w:val="CommentReference"/>
        </w:rPr>
        <w:annotationRef/>
      </w:r>
      <w:r>
        <w:rPr>
          <w:sz w:val="20"/>
          <w:szCs w:val="20"/>
        </w:rPr>
        <w:t xml:space="preserve">added this </w:t>
      </w:r>
    </w:p>
  </w:comment>
  <w:comment w:id="12" w:author="Microsoft Office User" w:date="2022-04-05T04:14:00Z" w:initials="MOU">
    <w:p w14:paraId="5899BE24" w14:textId="070E58D5" w:rsidR="00A72AB0" w:rsidRDefault="00A72AB0">
      <w:pPr>
        <w:pStyle w:val="CommentText"/>
      </w:pPr>
      <w:r>
        <w:rPr>
          <w:rStyle w:val="CommentReference"/>
        </w:rPr>
        <w:annotationRef/>
      </w:r>
      <w:r>
        <w:t xml:space="preserve">First time we hear about herbivory. Is it relevant? </w:t>
      </w:r>
    </w:p>
  </w:comment>
  <w:comment w:id="13" w:author="Alice Elizabeth Stears" w:date="2022-04-18T14:50:00Z" w:initials="AES">
    <w:p w14:paraId="5912D001" w14:textId="77777777" w:rsidR="00997106" w:rsidRDefault="00997106" w:rsidP="00032DF6">
      <w:r>
        <w:rPr>
          <w:rStyle w:val="CommentReference"/>
        </w:rPr>
        <w:annotationRef/>
      </w:r>
      <w:r>
        <w:rPr>
          <w:sz w:val="20"/>
          <w:szCs w:val="20"/>
        </w:rPr>
        <w:t>good point—removed it!</w:t>
      </w:r>
    </w:p>
  </w:comment>
  <w:comment w:id="14" w:author="Microsoft Office User" w:date="2022-04-05T04:17:00Z" w:initials="MOU">
    <w:p w14:paraId="34C627DC" w14:textId="41C29885" w:rsidR="002201B2" w:rsidRDefault="002201B2">
      <w:pPr>
        <w:pStyle w:val="CommentText"/>
      </w:pPr>
      <w:r>
        <w:rPr>
          <w:rStyle w:val="CommentReference"/>
        </w:rPr>
        <w:annotationRef/>
      </w:r>
      <w:r>
        <w:t xml:space="preserve">Were these collected over several years as well or all in one year? Would it matter? </w:t>
      </w:r>
    </w:p>
  </w:comment>
  <w:comment w:id="15" w:author="Alice Elizabeth Stears" w:date="2022-04-18T14:51:00Z" w:initials="AES">
    <w:p w14:paraId="138BCAA9" w14:textId="77777777" w:rsidR="00997106" w:rsidRDefault="00997106" w:rsidP="00382AC8">
      <w:r>
        <w:rPr>
          <w:rStyle w:val="CommentReference"/>
        </w:rPr>
        <w:annotationRef/>
      </w:r>
      <w:r>
        <w:rPr>
          <w:sz w:val="20"/>
          <w:szCs w:val="20"/>
        </w:rPr>
        <w:t>all in one year, so hopefully it doesn’t matter…</w:t>
      </w:r>
    </w:p>
  </w:comment>
  <w:comment w:id="16" w:author="Microsoft Office User" w:date="2022-04-05T04:22:00Z" w:initials="MOU">
    <w:p w14:paraId="42A0617E" w14:textId="74EA6E90" w:rsidR="002201B2" w:rsidRDefault="002201B2">
      <w:pPr>
        <w:pStyle w:val="CommentText"/>
      </w:pPr>
      <w:r>
        <w:rPr>
          <w:rStyle w:val="CommentReference"/>
        </w:rPr>
        <w:annotationRef/>
      </w:r>
      <w:r>
        <w:t xml:space="preserve">Why did you choose these specific covariates a priori? If there is no strong reason (i.e., previous studies), it would probably be more robust to test different climatic variables, and, more importantly, different temporal windows of effect. </w:t>
      </w:r>
    </w:p>
  </w:comment>
  <w:comment w:id="17" w:author="Alice Elizabeth Stears" w:date="2022-04-18T14:53:00Z" w:initials="AES">
    <w:p w14:paraId="6C874A4B" w14:textId="77777777" w:rsidR="005C4188" w:rsidRDefault="00997106" w:rsidP="0034553D">
      <w:r>
        <w:rPr>
          <w:rStyle w:val="CommentReference"/>
        </w:rPr>
        <w:annotationRef/>
      </w:r>
      <w:r w:rsidR="005C4188">
        <w:rPr>
          <w:sz w:val="20"/>
          <w:szCs w:val="20"/>
        </w:rPr>
        <w:t>I did test different windows (growing season vs. winter, for example) But I should definitely test more… Perhaps to include in further analysis (for the actual paper, rather than the chapter)</w:t>
      </w:r>
    </w:p>
  </w:comment>
  <w:comment w:id="18" w:author="Microsoft Office User" w:date="2022-04-05T04:41:00Z" w:initials="MOU">
    <w:p w14:paraId="4191B4FD" w14:textId="1D3A01C7" w:rsidR="00F92762" w:rsidRDefault="00F92762">
      <w:pPr>
        <w:pStyle w:val="CommentText"/>
      </w:pPr>
      <w:r>
        <w:rPr>
          <w:rStyle w:val="CommentReference"/>
        </w:rPr>
        <w:annotationRef/>
      </w:r>
      <w:r>
        <w:t>Pooling?</w:t>
      </w:r>
    </w:p>
  </w:comment>
  <w:comment w:id="19" w:author="Alice Elizabeth Stears" w:date="2022-04-18T14:56:00Z" w:initials="AES">
    <w:p w14:paraId="01AA6EF6" w14:textId="77777777" w:rsidR="005C4188" w:rsidRDefault="005C4188" w:rsidP="008B65D0">
      <w:r>
        <w:rPr>
          <w:rStyle w:val="CommentReference"/>
        </w:rPr>
        <w:annotationRef/>
      </w:r>
      <w:r>
        <w:rPr>
          <w:sz w:val="20"/>
          <w:szCs w:val="20"/>
        </w:rPr>
        <w:t>not too sure what you mean here…</w:t>
      </w:r>
    </w:p>
  </w:comment>
  <w:comment w:id="20" w:author="Microsoft Office User" w:date="2022-04-05T04:48:00Z" w:initials="MOU">
    <w:p w14:paraId="1CDD740B" w14:textId="026F8247" w:rsidR="007D1C01" w:rsidRDefault="007D1C01">
      <w:pPr>
        <w:pStyle w:val="CommentText"/>
      </w:pPr>
      <w:r>
        <w:rPr>
          <w:rStyle w:val="CommentReference"/>
        </w:rPr>
        <w:annotationRef/>
      </w:r>
      <w:r>
        <w:t xml:space="preserve">Okay, this is interesting because the typical procedure would be to determine the best model structure for each vital rate (including fixed effects of density and weather and random effect of site and subpopulation and year) and then do the IPM projections based on the best-fit vital rate model. Here, you tested for “best-fit” IPMs so to say, where you made a lot of vital rate models (regardless of whether they describe the data best) and tested the performance at the level of the IPM output (lambda). Has this been done before? I am not familiar with such an approach. </w:t>
      </w:r>
    </w:p>
  </w:comment>
  <w:comment w:id="21" w:author="Alice Elizabeth Stears" w:date="2022-04-18T14:56:00Z" w:initials="AES">
    <w:p w14:paraId="333E5424" w14:textId="77777777" w:rsidR="005C4188" w:rsidRDefault="005C4188" w:rsidP="002143A2">
      <w:r>
        <w:rPr>
          <w:rStyle w:val="CommentReference"/>
        </w:rPr>
        <w:annotationRef/>
      </w:r>
      <w:r>
        <w:rPr>
          <w:sz w:val="20"/>
          <w:szCs w:val="20"/>
        </w:rPr>
        <w:t>I did this to determine how different covariates impacted lambda…. so that was why I made so many different IPMs. Dibner, et al. 2019 seems to have taken a similar approach (our analyses were inspired by their framework</w:t>
      </w:r>
    </w:p>
  </w:comment>
  <w:comment w:id="22" w:author="Microsoft Office User" w:date="2022-04-05T04:42:00Z" w:initials="MOU">
    <w:p w14:paraId="0FCD4F6B" w14:textId="792EAD56" w:rsidR="007D1C01" w:rsidRDefault="007D1C01">
      <w:pPr>
        <w:pStyle w:val="CommentText"/>
      </w:pPr>
      <w:r>
        <w:rPr>
          <w:rStyle w:val="CommentReference"/>
        </w:rPr>
        <w:annotationRef/>
      </w:r>
      <w:r>
        <w:t xml:space="preserve">Why “or”? Did you test for a squared term of size using model selection or something similar? If so, this needs to be specified. </w:t>
      </w:r>
    </w:p>
  </w:comment>
  <w:comment w:id="23" w:author="Alice Elizabeth Stears" w:date="2022-04-18T14:58:00Z" w:initials="AES">
    <w:p w14:paraId="236DFC45" w14:textId="77777777" w:rsidR="005C4188" w:rsidRDefault="005C4188" w:rsidP="00475EEC">
      <w:r>
        <w:rPr>
          <w:rStyle w:val="CommentReference"/>
        </w:rPr>
        <w:annotationRef/>
      </w:r>
      <w:r>
        <w:rPr>
          <w:sz w:val="20"/>
          <w:szCs w:val="20"/>
        </w:rPr>
        <w:t>The model fitting procedure is expllained more below, but I’ll mention it here</w:t>
      </w:r>
    </w:p>
  </w:comment>
  <w:comment w:id="24" w:author="Microsoft Office User" w:date="2022-04-05T06:16:00Z" w:initials="MOU">
    <w:p w14:paraId="0B061403" w14:textId="4D73A514" w:rsidR="00AE01C0" w:rsidRDefault="00AE01C0">
      <w:pPr>
        <w:pStyle w:val="CommentText"/>
      </w:pPr>
      <w:r>
        <w:rPr>
          <w:rStyle w:val="CommentReference"/>
        </w:rPr>
        <w:annotationRef/>
      </w:r>
      <w:r w:rsidR="00502034">
        <w:t xml:space="preserve">Technical question: If plants &gt;3 cm are “non-seedling”, so juveniles, how long does it take them to grow so much? In other words, is it reasonable to assume that there is the same chance of seeing seedlings of size 3 (almost juvenile) as size 0.1 (still super tiny)? A reviewer may wonder why you didn’t choose a Normal distribution.  </w:t>
      </w:r>
    </w:p>
  </w:comment>
  <w:comment w:id="25" w:author="Alice Elizabeth Stears" w:date="2022-04-18T15:00:00Z" w:initials="AES">
    <w:p w14:paraId="016BCEF0" w14:textId="77777777" w:rsidR="005B2773" w:rsidRDefault="005B2773" w:rsidP="005C139E">
      <w:r>
        <w:rPr>
          <w:rStyle w:val="CommentReference"/>
        </w:rPr>
        <w:annotationRef/>
      </w:r>
      <w:r>
        <w:rPr>
          <w:sz w:val="20"/>
          <w:szCs w:val="20"/>
        </w:rPr>
        <w:t>That’s a good point… We chose a uniform distribution just to be as conservative as possible, since we don’t actually have any quantitative information about size-dependent survival for these small plants &lt;3 cm</w:t>
      </w:r>
    </w:p>
  </w:comment>
  <w:comment w:id="26" w:author="Microsoft Office User" w:date="2022-04-05T06:39:00Z" w:initials="MOU">
    <w:p w14:paraId="20ED48A6" w14:textId="1FEE88FC" w:rsidR="00554F56" w:rsidRDefault="00554F56">
      <w:pPr>
        <w:pStyle w:val="CommentText"/>
      </w:pPr>
      <w:r>
        <w:rPr>
          <w:rStyle w:val="CommentReference"/>
        </w:rPr>
        <w:annotationRef/>
      </w:r>
      <w:r>
        <w:t>But I don’t quite understand why you used the seedling data to parameterize size-dependent vital rates. I guess you get the same result doing it the way you describe, but wouldn’t a more straightforward way be: say you have 50 seedlings – you assign a random size to them – but their survival (#recruits &gt; 3 cm/ # seedlings) is not a function of size, and you fit a separate model for seedling survival – so of the 50 seedling with random sizes, say, 20 survive and transition to &gt; 3 cm of size - then you have the survival and growth of all the individually tagged plants</w:t>
      </w:r>
      <w:r w:rsidR="00423991">
        <w:t xml:space="preserve">. </w:t>
      </w:r>
    </w:p>
    <w:p w14:paraId="0638C3EB" w14:textId="1650A7A6" w:rsidR="00E33286" w:rsidRDefault="00E33286">
      <w:pPr>
        <w:pStyle w:val="CommentText"/>
      </w:pPr>
    </w:p>
    <w:p w14:paraId="2F3C45AD" w14:textId="494468D2" w:rsidR="00E33286" w:rsidRDefault="00E33286">
      <w:pPr>
        <w:pStyle w:val="CommentText"/>
      </w:pPr>
      <w:r>
        <w:t>So, like a stage x size model typical for animal systems.</w:t>
      </w:r>
    </w:p>
    <w:p w14:paraId="4C1B9933" w14:textId="77777777" w:rsidR="00423991" w:rsidRDefault="00423991">
      <w:pPr>
        <w:pStyle w:val="CommentText"/>
      </w:pPr>
    </w:p>
    <w:p w14:paraId="6BCAC117" w14:textId="25F40CFF" w:rsidR="00423991" w:rsidRDefault="00423991">
      <w:pPr>
        <w:pStyle w:val="CommentText"/>
      </w:pPr>
      <w:r>
        <w:t xml:space="preserve">I’m just thinking, if you incorporate the “random” seedling data into the size-dependent survival and growth models, and your model form (GLM) (or curve) is not very flexible or wiggly (it’s not a GAM), you “condition” the line to have a certain form based on data that is not “real”. Do you know what I mean? </w:t>
      </w:r>
    </w:p>
  </w:comment>
  <w:comment w:id="27" w:author="Alice Elizabeth Stears" w:date="2022-04-18T15:02:00Z" w:initials="AES">
    <w:p w14:paraId="4DF10782" w14:textId="77777777" w:rsidR="005B2773" w:rsidRDefault="005B2773" w:rsidP="00C70697">
      <w:r>
        <w:rPr>
          <w:rStyle w:val="CommentReference"/>
        </w:rPr>
        <w:annotationRef/>
      </w:r>
      <w:r>
        <w:rPr>
          <w:sz w:val="20"/>
          <w:szCs w:val="20"/>
        </w:rPr>
        <w:t>We did this basically to simplify the analysis… but it would be good to try a stagexsize model — maybe for the MS, but not for the dissertation chapter (?)</w:t>
      </w:r>
    </w:p>
  </w:comment>
  <w:comment w:id="28" w:author="Microsoft Office User" w:date="2022-04-05T06:51:00Z" w:initials="MOU">
    <w:p w14:paraId="3342F981" w14:textId="32B9F0ED" w:rsidR="00E33286" w:rsidRDefault="00E33286">
      <w:pPr>
        <w:pStyle w:val="CommentText"/>
      </w:pPr>
      <w:r>
        <w:rPr>
          <w:rStyle w:val="CommentReference"/>
        </w:rPr>
        <w:annotationRef/>
      </w:r>
      <w:r>
        <w:t xml:space="preserve">I guess this info belongs above where you describe what types of models you fit. </w:t>
      </w:r>
    </w:p>
  </w:comment>
  <w:comment w:id="29" w:author="Alice Elizabeth Stears" w:date="2022-04-18T15:03:00Z" w:initials="AES">
    <w:p w14:paraId="702E424A" w14:textId="77777777" w:rsidR="005B2773" w:rsidRDefault="005B2773" w:rsidP="00D25FE0">
      <w:r>
        <w:rPr>
          <w:rStyle w:val="CommentReference"/>
        </w:rPr>
        <w:annotationRef/>
      </w:r>
      <w:r>
        <w:rPr>
          <w:sz w:val="20"/>
          <w:szCs w:val="20"/>
        </w:rPr>
        <w:t>It is already there</w:t>
      </w:r>
    </w:p>
  </w:comment>
  <w:comment w:id="30" w:author="Microsoft Office User" w:date="2022-04-05T07:04:00Z" w:initials="MOU">
    <w:p w14:paraId="22C267D3" w14:textId="39B20CAA" w:rsidR="00860ECF" w:rsidRDefault="00860ECF">
      <w:pPr>
        <w:pStyle w:val="CommentText"/>
      </w:pPr>
      <w:r>
        <w:rPr>
          <w:rStyle w:val="CommentReference"/>
        </w:rPr>
        <w:annotationRef/>
      </w:r>
      <w:r>
        <w:t xml:space="preserve">How did you determine that a vital rate was predicted by size and/or size^2? Did you look at the distribution of coefficients (CI doesn’t cross 0)? AIC? Any other test? I think it’s important to clearly state this. </w:t>
      </w:r>
    </w:p>
  </w:comment>
  <w:comment w:id="31" w:author="Alice Elizabeth Stears" w:date="2022-04-18T15:04:00Z" w:initials="AES">
    <w:p w14:paraId="17EA72E5" w14:textId="77777777" w:rsidR="00F85000" w:rsidRDefault="00F85000" w:rsidP="00AC144D">
      <w:r>
        <w:rPr>
          <w:rStyle w:val="CommentReference"/>
        </w:rPr>
        <w:annotationRef/>
      </w:r>
      <w:r>
        <w:rPr>
          <w:sz w:val="20"/>
          <w:szCs w:val="20"/>
        </w:rPr>
        <w:t>Good point—included a sentence describing this (used AIC)</w:t>
      </w:r>
    </w:p>
  </w:comment>
  <w:comment w:id="32" w:author="Microsoft Office User" w:date="2022-04-05T07:06:00Z" w:initials="MOU">
    <w:p w14:paraId="50670EA9" w14:textId="184680BA" w:rsidR="00860ECF" w:rsidRDefault="00860ECF">
      <w:pPr>
        <w:pStyle w:val="CommentText"/>
      </w:pPr>
      <w:r>
        <w:rPr>
          <w:rStyle w:val="CommentReference"/>
        </w:rPr>
        <w:annotationRef/>
      </w:r>
      <w:r>
        <w:t xml:space="preserve">Since you mention SD explicitly here, I first thought that you modeled SD as a function of covariates as well. If you don’t, I think it would be good to state explicitly that you assumed the residual error to be constant.  </w:t>
      </w:r>
    </w:p>
  </w:comment>
  <w:comment w:id="33" w:author="Alice Elizabeth Stears" w:date="2022-04-18T15:11:00Z" w:initials="AES">
    <w:p w14:paraId="2AC6FF23" w14:textId="77777777" w:rsidR="00E1578D" w:rsidRDefault="00E1578D" w:rsidP="00D30E0A">
      <w:r>
        <w:rPr>
          <w:rStyle w:val="CommentReference"/>
        </w:rPr>
        <w:annotationRef/>
      </w:r>
      <w:r>
        <w:rPr>
          <w:sz w:val="20"/>
          <w:szCs w:val="20"/>
        </w:rPr>
        <w:t>I added a sentence to address this</w:t>
      </w:r>
    </w:p>
  </w:comment>
  <w:comment w:id="34" w:author="Microsoft Office User" w:date="2022-04-05T07:14:00Z" w:initials="MOU">
    <w:p w14:paraId="14F2F08C" w14:textId="2F36B03E" w:rsidR="00860ECF" w:rsidRDefault="00860ECF">
      <w:pPr>
        <w:pStyle w:val="CommentText"/>
      </w:pPr>
      <w:r>
        <w:rPr>
          <w:rStyle w:val="CommentReference"/>
        </w:rPr>
        <w:annotationRef/>
      </w:r>
      <w:r>
        <w:t>A bit confusing that you refer to adults here because in the text you talk about non-seedlings</w:t>
      </w:r>
      <w:r w:rsidR="003F36AA">
        <w:t xml:space="preserve">. Also, in the figure I would include a sketch of how you assign sizes to seedlings as this part may be a bit confusing and it would be good to have it here. For instance, c0(z’) is the size of plants &gt; 3 cm, right? </w:t>
      </w:r>
    </w:p>
  </w:comment>
  <w:comment w:id="35" w:author="Alice Elizabeth Stears" w:date="2022-04-18T15:22:00Z" w:initials="AES">
    <w:p w14:paraId="48DBED81" w14:textId="77777777" w:rsidR="002C7BEA" w:rsidRDefault="002C7BEA" w:rsidP="00B853E8">
      <w:r>
        <w:rPr>
          <w:rStyle w:val="CommentReference"/>
        </w:rPr>
        <w:annotationRef/>
      </w:r>
      <w:r>
        <w:rPr>
          <w:sz w:val="20"/>
          <w:szCs w:val="20"/>
        </w:rPr>
        <w:t>fixed in the ms</w:t>
      </w:r>
    </w:p>
  </w:comment>
  <w:comment w:id="37" w:author="Microsoft Office User" w:date="2022-04-05T07:38:00Z" w:initials="MOU">
    <w:p w14:paraId="2F8CB4E9" w14:textId="38333DBD" w:rsidR="003D5485" w:rsidRDefault="003D5485">
      <w:pPr>
        <w:pStyle w:val="CommentText"/>
      </w:pPr>
      <w:r>
        <w:rPr>
          <w:rStyle w:val="CommentReference"/>
        </w:rPr>
        <w:annotationRef/>
      </w:r>
      <w:r>
        <w:t xml:space="preserve">This is a bit confusing I think because minimum observed size is ca 3 cm right? But here (and looking at your beautiful (!) plots below), it is the minimum of your randomly assigned seedling size. If this minimum is the minimum that has been observed for the plant in a different study, it should be stated clearly when you describe how you got seedling sizes. </w:t>
      </w:r>
    </w:p>
  </w:comment>
  <w:comment w:id="38" w:author="Alice Elizabeth Stears" w:date="2022-04-18T15:23:00Z" w:initials="AES">
    <w:p w14:paraId="4FC3B0C4" w14:textId="77777777" w:rsidR="002C7BEA" w:rsidRDefault="002C7BEA" w:rsidP="00E87DC2">
      <w:r>
        <w:rPr>
          <w:rStyle w:val="CommentReference"/>
        </w:rPr>
        <w:annotationRef/>
      </w:r>
      <w:r>
        <w:rPr>
          <w:sz w:val="20"/>
          <w:szCs w:val="20"/>
        </w:rPr>
        <w:t>good point, change in the text</w:t>
      </w:r>
    </w:p>
  </w:comment>
  <w:comment w:id="39" w:author="Microsoft Office User" w:date="2022-04-05T07:41:00Z" w:initials="MOU">
    <w:p w14:paraId="654CA8A3" w14:textId="21613389" w:rsidR="003D5485" w:rsidRDefault="003D5485">
      <w:pPr>
        <w:pStyle w:val="CommentText"/>
      </w:pPr>
      <w:r>
        <w:rPr>
          <w:rStyle w:val="CommentReference"/>
        </w:rPr>
        <w:annotationRef/>
      </w:r>
      <w:r>
        <w:t xml:space="preserve">Is it parametric bootstrap where you resampled the model coefficients? Did you use a particular R package for that? </w:t>
      </w:r>
    </w:p>
  </w:comment>
  <w:comment w:id="40" w:author="Alice Elizabeth Stears" w:date="2022-04-18T15:24:00Z" w:initials="AES">
    <w:p w14:paraId="43123A52" w14:textId="77777777" w:rsidR="002C7BEA" w:rsidRDefault="002C7BEA" w:rsidP="009A6AF6">
      <w:r>
        <w:rPr>
          <w:rStyle w:val="CommentReference"/>
        </w:rPr>
        <w:annotationRef/>
      </w:r>
      <w:r>
        <w:rPr>
          <w:sz w:val="20"/>
          <w:szCs w:val="20"/>
        </w:rPr>
        <w:t>No, i just fit a zillion ipmr models in a for-loop</w:t>
      </w:r>
    </w:p>
  </w:comment>
  <w:comment w:id="41" w:author="Microsoft Office User" w:date="2022-04-05T07:43:00Z" w:initials="MOU">
    <w:p w14:paraId="165446A1" w14:textId="2D543495" w:rsidR="003D5485" w:rsidRDefault="003D5485">
      <w:pPr>
        <w:pStyle w:val="CommentText"/>
      </w:pPr>
      <w:r>
        <w:rPr>
          <w:rStyle w:val="CommentReference"/>
        </w:rPr>
        <w:annotationRef/>
      </w:r>
      <w:r>
        <w:t xml:space="preserve">Not clear here what “these” refers to. </w:t>
      </w:r>
    </w:p>
  </w:comment>
  <w:comment w:id="42" w:author="maria paniw" w:date="2022-04-05T08:32:00Z" w:initials="mp">
    <w:p w14:paraId="45B90066" w14:textId="50A68003" w:rsidR="00531913" w:rsidRDefault="00531913">
      <w:pPr>
        <w:pStyle w:val="CommentText"/>
      </w:pPr>
      <w:r>
        <w:rPr>
          <w:rStyle w:val="CommentReference"/>
        </w:rPr>
        <w:annotationRef/>
      </w:r>
      <w:r w:rsidR="00DA34D8">
        <w:t xml:space="preserve">That’s plot level right? </w:t>
      </w:r>
      <w:r>
        <w:t xml:space="preserve">I am wondering whether it would </w:t>
      </w:r>
      <w:r w:rsidR="00DA34D8">
        <w:t>make most sense to parameterize all IPMs at the plot level as a baseline and then perturb them. See comment below.</w:t>
      </w:r>
      <w:r>
        <w:t xml:space="preserve"> </w:t>
      </w:r>
    </w:p>
  </w:comment>
  <w:comment w:id="43" w:author="maria paniw" w:date="2022-04-05T08:44:00Z" w:initials="mp">
    <w:p w14:paraId="49C23507" w14:textId="20F57FCA" w:rsidR="004F2D2E" w:rsidRDefault="004F2D2E">
      <w:pPr>
        <w:pStyle w:val="CommentText"/>
      </w:pPr>
      <w:r>
        <w:rPr>
          <w:rStyle w:val="CommentReference"/>
        </w:rPr>
        <w:annotationRef/>
      </w:r>
      <w:r>
        <w:t xml:space="preserve">I keep thinking about this and I am not sure this is 100 % correct. To me, density dependence is a feature at the vital rate level that then </w:t>
      </w:r>
      <w:r w:rsidR="002F00D3">
        <w:t>affects lambda sort of as an emergent property. So, vital rate are or not predicted (hopefully negatively) by density and this then translates or not into (depending on the importance of the vital rate to lambda) into an effect on lambda. The way I typically test density dependence is (1) look for an effect of density at the vital rate level (using AIC); (2) parameterize structured models (IPMs, MPMs) with the most parsimonious vital-rate models – some of them including density dependence; (3) project population dynamics; then (4) reparametrize vital rates</w:t>
      </w:r>
      <w:r w:rsidR="00EB433B">
        <w:t xml:space="preserve"> </w:t>
      </w:r>
      <w:r w:rsidR="002F00D3">
        <w:t>excluding density effects; (5) project population dynamics again; and (6) compare outputs from (3) and (5)</w:t>
      </w:r>
    </w:p>
    <w:p w14:paraId="023174B9" w14:textId="77777777" w:rsidR="002F00D3" w:rsidRDefault="002F00D3">
      <w:pPr>
        <w:pStyle w:val="CommentText"/>
      </w:pPr>
    </w:p>
    <w:p w14:paraId="1B84D4E5" w14:textId="68E006D2" w:rsidR="002F00D3" w:rsidRDefault="002F00D3">
      <w:pPr>
        <w:pStyle w:val="CommentText"/>
      </w:pPr>
      <w:r>
        <w:t xml:space="preserve">The way you did it here is pretty complicated </w:t>
      </w:r>
      <w:r w:rsidR="00EB433B">
        <w:t xml:space="preserve">and very layered </w:t>
      </w:r>
      <w:r>
        <w:t>and I wonder if this complexity is really needed</w:t>
      </w:r>
      <w:r w:rsidR="00EB433B">
        <w:t>. For instance, if you find no effect of density on vital rates, would you even expect an effect on the different measures of population growth? And if this occurred (no density effect on vital rates but an effect on lambda), how would one interpret this?</w:t>
      </w:r>
      <w:r>
        <w:t xml:space="preserve"> </w:t>
      </w:r>
    </w:p>
  </w:comment>
  <w:comment w:id="44" w:author="Alice Elizabeth Stears" w:date="2022-04-18T17:18:00Z" w:initials="AES">
    <w:p w14:paraId="2818ED5D" w14:textId="77777777" w:rsidR="00035E45" w:rsidRDefault="00035E45" w:rsidP="003D6E36">
      <w:r>
        <w:rPr>
          <w:rStyle w:val="CommentReference"/>
        </w:rPr>
        <w:annotationRef/>
      </w:r>
      <w:r>
        <w:rPr>
          <w:sz w:val="20"/>
          <w:szCs w:val="20"/>
        </w:rPr>
        <w:t>I did do an AIC comparison of vital rate models w/ and w/out DD terms (which I made more clear in the text),  I had done the analysis you suggested earlier, and the results did slightly indicate that density dependence was important, but settled on the current version because it seemed more straightforward… but I can re-work this section if needed</w:t>
      </w:r>
    </w:p>
  </w:comment>
  <w:comment w:id="45" w:author="maria paniw" w:date="2022-04-05T09:05:00Z" w:initials="mp">
    <w:p w14:paraId="27EE6C7C" w14:textId="5F56D0F1" w:rsidR="00C472C5" w:rsidRDefault="00C472C5">
      <w:pPr>
        <w:pStyle w:val="CommentText"/>
      </w:pPr>
      <w:r>
        <w:rPr>
          <w:rStyle w:val="CommentReference"/>
        </w:rPr>
        <w:annotationRef/>
      </w:r>
      <w:r>
        <w:t>Again, it is</w:t>
      </w:r>
      <w:r w:rsidR="00DA34D8">
        <w:t xml:space="preserve"> </w:t>
      </w:r>
      <w:r>
        <w:t>confusing to keep track of the different combinations of models you built and why you are using a specific set for a specific set of analyses.</w:t>
      </w:r>
    </w:p>
    <w:p w14:paraId="35F7DD60" w14:textId="77777777" w:rsidR="00C472C5" w:rsidRDefault="00C472C5">
      <w:pPr>
        <w:pStyle w:val="CommentText"/>
      </w:pPr>
    </w:p>
    <w:p w14:paraId="5D7EE456" w14:textId="59BCD05E" w:rsidR="00C472C5" w:rsidRDefault="00C472C5">
      <w:pPr>
        <w:pStyle w:val="CommentText"/>
      </w:pPr>
      <w:r>
        <w:t xml:space="preserve">Here to, I wonder if it wouldn’t be more “economic” to do a model selection procedure where you identify the best set of vital rate models using AIC and perform all analyses in Objective 2 using this one set of models. </w:t>
      </w:r>
    </w:p>
  </w:comment>
  <w:comment w:id="46" w:author="Alice Elizabeth Stears" w:date="2022-04-18T16:53:00Z" w:initials="AES">
    <w:p w14:paraId="46E10A0D" w14:textId="77777777" w:rsidR="007C032F" w:rsidRDefault="007C032F" w:rsidP="00422B50">
      <w:r>
        <w:rPr>
          <w:rStyle w:val="CommentReference"/>
        </w:rPr>
        <w:annotationRef/>
      </w:r>
      <w:r>
        <w:rPr>
          <w:sz w:val="20"/>
          <w:szCs w:val="20"/>
        </w:rPr>
        <w:t>Would this really be possible, given that I am testing the different mechanisms using different vital rate model setups? I essentially did what you described in the previous comment—fitting models using the same model framework but with different covariates depending on the mechanism in question</w:t>
      </w:r>
    </w:p>
  </w:comment>
  <w:comment w:id="47" w:author="maria paniw" w:date="2022-04-05T09:27:00Z" w:initials="mp">
    <w:p w14:paraId="73174D71" w14:textId="424B6067" w:rsidR="009C2654" w:rsidRDefault="009C2654">
      <w:pPr>
        <w:pStyle w:val="CommentText"/>
      </w:pPr>
      <w:r>
        <w:rPr>
          <w:rStyle w:val="CommentReference"/>
        </w:rPr>
        <w:annotationRef/>
      </w:r>
      <w:r>
        <w:t xml:space="preserve">I am not sure buffering can be calculated from coefficients the way you do here. I have never seen it done. The main issue I see is that 0,1 vital rates cannot vary freely. Even if the coefficient varies, once back-transformed from the link scale, this variation may be minimal. The most recent approaches therefore correct </w:t>
      </w:r>
      <w:r w:rsidR="00EA1194">
        <w:t>SD</w:t>
      </w:r>
      <w:r>
        <w:t xml:space="preserve"> (albeit at the level of the response)</w:t>
      </w:r>
      <w:r w:rsidR="00EA1194">
        <w:t xml:space="preserve"> as well as elasticities (see McDonald et al. 2016. Nat Eco Evo) </w:t>
      </w:r>
    </w:p>
  </w:comment>
  <w:comment w:id="48" w:author="Alice Elizabeth Stears" w:date="2022-04-18T17:51:00Z" w:initials="AES">
    <w:p w14:paraId="460B31C1" w14:textId="77777777" w:rsidR="005539DD" w:rsidRDefault="005539DD" w:rsidP="006B067F">
      <w:r>
        <w:rPr>
          <w:rStyle w:val="CommentReference"/>
        </w:rPr>
        <w:annotationRef/>
      </w:r>
      <w:r>
        <w:rPr>
          <w:sz w:val="20"/>
          <w:szCs w:val="20"/>
        </w:rPr>
        <w:t>This was the way that Dibner et al, 2019 did it, so that’s why we did it this way… for the MS, I can definitely change it to use VSS</w:t>
      </w:r>
    </w:p>
  </w:comment>
  <w:comment w:id="50" w:author="maria paniw" w:date="2022-04-05T09:37:00Z" w:initials="mp">
    <w:p w14:paraId="0BE123F2" w14:textId="368091FB" w:rsidR="00560825" w:rsidRDefault="00560825">
      <w:pPr>
        <w:pStyle w:val="CommentText"/>
      </w:pPr>
      <w:r>
        <w:rPr>
          <w:rStyle w:val="CommentReference"/>
        </w:rPr>
        <w:annotationRef/>
      </w:r>
      <w:r>
        <w:t>Where is the “second” here? It reads as if you only did one test.</w:t>
      </w:r>
    </w:p>
  </w:comment>
  <w:comment w:id="51" w:author="maria paniw" w:date="2022-04-05T09:39:00Z" w:initials="mp">
    <w:p w14:paraId="1AB7A29B" w14:textId="64C8143F" w:rsidR="001B5F93" w:rsidRDefault="001B5F93">
      <w:pPr>
        <w:pStyle w:val="CommentText"/>
      </w:pPr>
      <w:r>
        <w:rPr>
          <w:rStyle w:val="CommentReference"/>
        </w:rPr>
        <w:annotationRef/>
      </w:r>
      <w:r>
        <w:t>What does that mean?</w:t>
      </w:r>
    </w:p>
  </w:comment>
  <w:comment w:id="52" w:author="maria paniw" w:date="2022-04-05T09:46:00Z" w:initials="mp">
    <w:p w14:paraId="1CAE0815" w14:textId="36581E1F" w:rsidR="001B5F93" w:rsidRDefault="001B5F93">
      <w:pPr>
        <w:pStyle w:val="CommentText"/>
      </w:pPr>
      <w:r>
        <w:rPr>
          <w:rStyle w:val="CommentReference"/>
        </w:rPr>
        <w:annotationRef/>
      </w:r>
      <w:r>
        <w:t xml:space="preserve">Can this be because you </w:t>
      </w:r>
      <w:r w:rsidR="00FB5AA9">
        <w:t>didn’t test for other potentially important climate variables?</w:t>
      </w:r>
    </w:p>
  </w:comment>
  <w:comment w:id="53" w:author="maria paniw" w:date="2022-04-05T09:49:00Z" w:initials="mp">
    <w:p w14:paraId="32B6E7F1" w14:textId="77777777" w:rsidR="00FB5AA9" w:rsidRDefault="00FB5AA9">
      <w:pPr>
        <w:pStyle w:val="CommentText"/>
      </w:pPr>
      <w:r>
        <w:rPr>
          <w:rStyle w:val="CommentReference"/>
        </w:rPr>
        <w:annotationRef/>
      </w:r>
      <w:r>
        <w:t xml:space="preserve">These are pretty huge! </w:t>
      </w:r>
    </w:p>
    <w:p w14:paraId="5A804867" w14:textId="77777777" w:rsidR="00601352" w:rsidRDefault="00601352">
      <w:pPr>
        <w:pStyle w:val="CommentText"/>
      </w:pPr>
    </w:p>
    <w:p w14:paraId="054BA23F" w14:textId="7EB49846" w:rsidR="00601352" w:rsidRDefault="00601352">
      <w:pPr>
        <w:pStyle w:val="CommentText"/>
      </w:pPr>
      <w:r>
        <w:t>How do IPM projections compare to observed densities?</w:t>
      </w:r>
    </w:p>
  </w:comment>
  <w:comment w:id="54" w:author="Alice Elizabeth Stears" w:date="2022-04-18T17:54:00Z" w:initials="AES">
    <w:p w14:paraId="226ADD30" w14:textId="77777777" w:rsidR="005539DD" w:rsidRDefault="005539DD" w:rsidP="001056F5">
      <w:r>
        <w:rPr>
          <w:rStyle w:val="CommentReference"/>
        </w:rPr>
        <w:annotationRef/>
      </w:r>
      <w:r>
        <w:rPr>
          <w:sz w:val="20"/>
          <w:szCs w:val="20"/>
        </w:rPr>
        <w:t>we have observed pretty huge spikes in size and very high density (then followed by crashes)</w:t>
      </w:r>
    </w:p>
  </w:comment>
  <w:comment w:id="55" w:author="maria paniw" w:date="2022-04-05T09:57:00Z" w:initials="mp">
    <w:p w14:paraId="6DECCC75" w14:textId="78B44DE8" w:rsidR="00601352" w:rsidRDefault="00601352">
      <w:pPr>
        <w:pStyle w:val="CommentText"/>
      </w:pPr>
      <w:r>
        <w:rPr>
          <w:rStyle w:val="CommentReference"/>
        </w:rPr>
        <w:annotationRef/>
      </w:r>
      <w:r>
        <w:t>This is a bit confusing as you describe above that the covariates did not predicts vital rates. I guess here you use a different parameterization</w:t>
      </w:r>
    </w:p>
  </w:comment>
  <w:comment w:id="57" w:author="maria paniw" w:date="2022-04-05T10:12:00Z" w:initials="mp">
    <w:p w14:paraId="0A9A32B4" w14:textId="53CCC588" w:rsidR="00635047" w:rsidRDefault="00635047">
      <w:pPr>
        <w:pStyle w:val="CommentText"/>
      </w:pPr>
      <w:r>
        <w:rPr>
          <w:rStyle w:val="CommentReference"/>
        </w:rPr>
        <w:annotationRef/>
      </w:r>
      <w:r>
        <w:t xml:space="preserve">Okay, these are like the most beautiful simulations I’ve ever seen… suspicious :D So, how come the population stabilizes? Density dependence? And why is there no fluctuations once equilibrium is reached? This almost suggests no density dependence was modeled. But if not, lambda was pretty big overall, so how the populations are not increasing over time? </w:t>
      </w:r>
    </w:p>
  </w:comment>
  <w:comment w:id="58" w:author="maria paniw" w:date="2022-04-05T23:42:00Z" w:initials="mp">
    <w:p w14:paraId="03E60BB0" w14:textId="5A2F1494" w:rsidR="00CE19F0" w:rsidRDefault="00CE19F0">
      <w:pPr>
        <w:pStyle w:val="CommentText"/>
      </w:pPr>
      <w:r>
        <w:rPr>
          <w:rStyle w:val="CommentReference"/>
        </w:rPr>
        <w:annotationRef/>
      </w:r>
      <w:r>
        <w:t xml:space="preserve">To focus the ms stronger on the 5 </w:t>
      </w:r>
      <w:r w:rsidR="00365934">
        <w:t>persistence</w:t>
      </w:r>
      <w:r>
        <w:t xml:space="preserve"> mechanisms you are testing, I wonder if it would be okay to just discuss the results of excluding a seedbank here, but put these extra analyses into an appendix and not to the main text; in the main text you can just focus on IPMs that include a seedbank. </w:t>
      </w:r>
    </w:p>
  </w:comment>
  <w:comment w:id="59" w:author="maria paniw" w:date="2022-04-05T23:47:00Z" w:initials="mp">
    <w:p w14:paraId="7F338970" w14:textId="41516C03" w:rsidR="00CE19F0" w:rsidRDefault="00CE19F0">
      <w:pPr>
        <w:pStyle w:val="CommentText"/>
      </w:pPr>
      <w:r>
        <w:rPr>
          <w:rStyle w:val="CommentReference"/>
        </w:rPr>
        <w:annotationRef/>
      </w:r>
      <w:r>
        <w:t>I think there are too many results repeated here</w:t>
      </w:r>
      <w:r w:rsidR="00F161A0">
        <w:t xml:space="preserve">. A bit more discussion of the results may be good. For instance, in terms of not finding trade-offs, could it be related to life history? </w:t>
      </w:r>
      <w:r w:rsidR="00E24B53">
        <w:t xml:space="preserve">You wrote throughout the text that the habitats are frequently disturbed; so maybe population dynamics are driven strongly by environmental perturbations? </w:t>
      </w:r>
    </w:p>
  </w:comment>
  <w:comment w:id="63" w:author="maria paniw" w:date="2022-04-05T23:55:00Z" w:initials="mp">
    <w:p w14:paraId="4C09C16C" w14:textId="3C5D67DA" w:rsidR="00E24B53" w:rsidRDefault="00E24B53">
      <w:pPr>
        <w:pStyle w:val="CommentText"/>
      </w:pPr>
      <w:r>
        <w:rPr>
          <w:rStyle w:val="CommentReference"/>
        </w:rPr>
        <w:annotationRef/>
      </w:r>
      <w:r>
        <w:t xml:space="preserve">For instance the main disturbance regimes affecting popul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2FE70" w15:done="0"/>
  <w15:commentEx w15:paraId="069C0FD0" w15:paraIdParent="2D62FE70" w15:done="0"/>
  <w15:commentEx w15:paraId="00798ABE" w15:done="1"/>
  <w15:commentEx w15:paraId="58D79EF1" w15:paraIdParent="00798ABE" w15:done="1"/>
  <w15:commentEx w15:paraId="3ADE15F8" w15:done="1"/>
  <w15:commentEx w15:paraId="291F2B73" w15:paraIdParent="3ADE15F8" w15:done="1"/>
  <w15:commentEx w15:paraId="3B3CEAB8" w15:done="1"/>
  <w15:commentEx w15:paraId="65DFF9CE" w15:paraIdParent="3B3CEAB8" w15:done="1"/>
  <w15:commentEx w15:paraId="6E791F6A" w15:done="1"/>
  <w15:commentEx w15:paraId="599D6A92" w15:paraIdParent="6E791F6A" w15:done="1"/>
  <w15:commentEx w15:paraId="5899BE24" w15:done="1"/>
  <w15:commentEx w15:paraId="5912D001" w15:paraIdParent="5899BE24" w15:done="1"/>
  <w15:commentEx w15:paraId="34C627DC" w15:done="1"/>
  <w15:commentEx w15:paraId="138BCAA9" w15:paraIdParent="34C627DC" w15:done="1"/>
  <w15:commentEx w15:paraId="42A0617E" w15:done="0"/>
  <w15:commentEx w15:paraId="6C874A4B" w15:paraIdParent="42A0617E" w15:done="0"/>
  <w15:commentEx w15:paraId="4191B4FD" w15:done="0"/>
  <w15:commentEx w15:paraId="01AA6EF6" w15:paraIdParent="4191B4FD" w15:done="0"/>
  <w15:commentEx w15:paraId="1CDD740B" w15:done="0"/>
  <w15:commentEx w15:paraId="333E5424" w15:paraIdParent="1CDD740B" w15:done="0"/>
  <w15:commentEx w15:paraId="0FCD4F6B" w15:done="1"/>
  <w15:commentEx w15:paraId="236DFC45" w15:paraIdParent="0FCD4F6B" w15:done="1"/>
  <w15:commentEx w15:paraId="0B061403" w15:done="0"/>
  <w15:commentEx w15:paraId="016BCEF0" w15:paraIdParent="0B061403" w15:done="0"/>
  <w15:commentEx w15:paraId="6BCAC117" w15:done="0"/>
  <w15:commentEx w15:paraId="4DF10782" w15:paraIdParent="6BCAC117" w15:done="0"/>
  <w15:commentEx w15:paraId="3342F981" w15:done="1"/>
  <w15:commentEx w15:paraId="702E424A" w15:paraIdParent="3342F981" w15:done="1"/>
  <w15:commentEx w15:paraId="22C267D3" w15:done="1"/>
  <w15:commentEx w15:paraId="17EA72E5" w15:paraIdParent="22C267D3" w15:done="1"/>
  <w15:commentEx w15:paraId="50670EA9" w15:done="1"/>
  <w15:commentEx w15:paraId="2AC6FF23" w15:paraIdParent="50670EA9" w15:done="1"/>
  <w15:commentEx w15:paraId="14F2F08C" w15:done="1"/>
  <w15:commentEx w15:paraId="48DBED81" w15:paraIdParent="14F2F08C" w15:done="1"/>
  <w15:commentEx w15:paraId="2F8CB4E9" w15:done="1"/>
  <w15:commentEx w15:paraId="4FC3B0C4" w15:paraIdParent="2F8CB4E9" w15:done="1"/>
  <w15:commentEx w15:paraId="654CA8A3" w15:done="1"/>
  <w15:commentEx w15:paraId="43123A52" w15:paraIdParent="654CA8A3" w15:done="1"/>
  <w15:commentEx w15:paraId="165446A1" w15:done="1"/>
  <w15:commentEx w15:paraId="45B90066" w15:done="0"/>
  <w15:commentEx w15:paraId="1B84D4E5" w15:done="0"/>
  <w15:commentEx w15:paraId="2818ED5D" w15:paraIdParent="1B84D4E5" w15:done="0"/>
  <w15:commentEx w15:paraId="5D7EE456" w15:done="0"/>
  <w15:commentEx w15:paraId="46E10A0D" w15:paraIdParent="5D7EE456" w15:done="0"/>
  <w15:commentEx w15:paraId="73174D71" w15:done="0"/>
  <w15:commentEx w15:paraId="460B31C1" w15:paraIdParent="73174D71" w15:done="0"/>
  <w15:commentEx w15:paraId="0BE123F2" w15:done="1"/>
  <w15:commentEx w15:paraId="1AB7A29B" w15:done="0"/>
  <w15:commentEx w15:paraId="1CAE0815" w15:done="1"/>
  <w15:commentEx w15:paraId="054BA23F" w15:done="1"/>
  <w15:commentEx w15:paraId="226ADD30" w15:paraIdParent="054BA23F" w15:done="1"/>
  <w15:commentEx w15:paraId="6DECCC75" w15:done="1"/>
  <w15:commentEx w15:paraId="0A9A32B4" w15:done="0"/>
  <w15:commentEx w15:paraId="03E60BB0" w15:done="0"/>
  <w15:commentEx w15:paraId="7F338970" w15:done="0"/>
  <w15:commentEx w15:paraId="4C09C1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7CDE1" w16cex:dateUtc="2022-04-06T06:29:00Z"/>
  <w16cex:commentExtensible w16cex:durableId="2607F619" w16cex:dateUtc="2022-04-18T20:37:00Z"/>
  <w16cex:commentExtensible w16cex:durableId="25F7CE1E" w16cex:dateUtc="2022-04-06T06:30:00Z"/>
  <w16cex:commentExtensible w16cex:durableId="2607F680" w16cex:dateUtc="2022-04-18T20:38:00Z"/>
  <w16cex:commentExtensible w16cex:durableId="25F6AADD" w16cex:dateUtc="2022-04-05T09:47:00Z"/>
  <w16cex:commentExtensible w16cex:durableId="2607F7E0" w16cex:dateUtc="2022-04-18T20:44:00Z"/>
  <w16cex:commentExtensible w16cex:durableId="25F6ADC5" w16cex:dateUtc="2022-04-05T10:00:00Z"/>
  <w16cex:commentExtensible w16cex:durableId="2607F8BC" w16cex:dateUtc="2022-04-18T20:48:00Z"/>
  <w16cex:commentExtensible w16cex:durableId="25F6AE60" w16cex:dateUtc="2022-04-05T10:02:00Z"/>
  <w16cex:commentExtensible w16cex:durableId="2607F8FE" w16cex:dateUtc="2022-04-18T20:49:00Z"/>
  <w16cex:commentExtensible w16cex:durableId="25F6B134" w16cex:dateUtc="2022-04-05T10:14:00Z"/>
  <w16cex:commentExtensible w16cex:durableId="2607F934" w16cex:dateUtc="2022-04-18T20:50:00Z"/>
  <w16cex:commentExtensible w16cex:durableId="25F6B1BC" w16cex:dateUtc="2022-04-05T10:17:00Z"/>
  <w16cex:commentExtensible w16cex:durableId="2607F95F" w16cex:dateUtc="2022-04-18T20:51:00Z"/>
  <w16cex:commentExtensible w16cex:durableId="25F6B301" w16cex:dateUtc="2022-04-05T10:22:00Z"/>
  <w16cex:commentExtensible w16cex:durableId="2607F9CC" w16cex:dateUtc="2022-04-18T20:53:00Z"/>
  <w16cex:commentExtensible w16cex:durableId="25F6B776" w16cex:dateUtc="2022-04-05T10:41:00Z"/>
  <w16cex:commentExtensible w16cex:durableId="2607FAAE" w16cex:dateUtc="2022-04-18T20:56:00Z"/>
  <w16cex:commentExtensible w16cex:durableId="25F6B90D" w16cex:dateUtc="2022-04-05T10:48:00Z"/>
  <w16cex:commentExtensible w16cex:durableId="2607FAA5" w16cex:dateUtc="2022-04-18T20:56:00Z"/>
  <w16cex:commentExtensible w16cex:durableId="25F6B7C9" w16cex:dateUtc="2022-04-05T10:42:00Z"/>
  <w16cex:commentExtensible w16cex:durableId="2607FB04" w16cex:dateUtc="2022-04-18T20:58:00Z"/>
  <w16cex:commentExtensible w16cex:durableId="25F6CDB3" w16cex:dateUtc="2022-04-05T12:16:00Z"/>
  <w16cex:commentExtensible w16cex:durableId="2607FB7A" w16cex:dateUtc="2022-04-18T21:00:00Z"/>
  <w16cex:commentExtensible w16cex:durableId="25F6D324" w16cex:dateUtc="2022-04-05T12:39:00Z"/>
  <w16cex:commentExtensible w16cex:durableId="2607FBE8" w16cex:dateUtc="2022-04-18T21:02:00Z"/>
  <w16cex:commentExtensible w16cex:durableId="25F6D5E5" w16cex:dateUtc="2022-04-05T12:51:00Z"/>
  <w16cex:commentExtensible w16cex:durableId="2607FC55" w16cex:dateUtc="2022-04-18T21:03:00Z"/>
  <w16cex:commentExtensible w16cex:durableId="25F6D8FA" w16cex:dateUtc="2022-04-05T13:04:00Z"/>
  <w16cex:commentExtensible w16cex:durableId="2607FC81" w16cex:dateUtc="2022-04-18T21:04:00Z"/>
  <w16cex:commentExtensible w16cex:durableId="25F6D982" w16cex:dateUtc="2022-04-05T13:06:00Z"/>
  <w16cex:commentExtensible w16cex:durableId="2607FE0D" w16cex:dateUtc="2022-04-18T21:11:00Z"/>
  <w16cex:commentExtensible w16cex:durableId="25F6DB67" w16cex:dateUtc="2022-04-05T13:14:00Z"/>
  <w16cex:commentExtensible w16cex:durableId="260800A7" w16cex:dateUtc="2022-04-18T21:22:00Z"/>
  <w16cex:commentExtensible w16cex:durableId="25F6E0F1" w16cex:dateUtc="2022-04-05T13:38:00Z"/>
  <w16cex:commentExtensible w16cex:durableId="26080103" w16cex:dateUtc="2022-04-18T21:23:00Z"/>
  <w16cex:commentExtensible w16cex:durableId="25F6E1B0" w16cex:dateUtc="2022-04-05T13:41:00Z"/>
  <w16cex:commentExtensible w16cex:durableId="26080116" w16cex:dateUtc="2022-04-18T21:24:00Z"/>
  <w16cex:commentExtensible w16cex:durableId="25F6E22A" w16cex:dateUtc="2022-04-05T13:43:00Z"/>
  <w16cex:commentExtensible w16cex:durableId="25F6EDB3" w16cex:dateUtc="2022-04-05T14:32:00Z"/>
  <w16cex:commentExtensible w16cex:durableId="25F6F063" w16cex:dateUtc="2022-04-05T14:44:00Z"/>
  <w16cex:commentExtensible w16cex:durableId="26081BE3" w16cex:dateUtc="2022-04-18T23:18:00Z"/>
  <w16cex:commentExtensible w16cex:durableId="25F6F55F" w16cex:dateUtc="2022-04-05T15:05:00Z"/>
  <w16cex:commentExtensible w16cex:durableId="26081621" w16cex:dateUtc="2022-04-18T22:53:00Z"/>
  <w16cex:commentExtensible w16cex:durableId="25F6FA7E" w16cex:dateUtc="2022-04-05T15:27:00Z"/>
  <w16cex:commentExtensible w16cex:durableId="2608239E" w16cex:dateUtc="2022-04-18T23:51:00Z"/>
  <w16cex:commentExtensible w16cex:durableId="25F6FCD0" w16cex:dateUtc="2022-04-05T15:37:00Z"/>
  <w16cex:commentExtensible w16cex:durableId="25F6FD6C" w16cex:dateUtc="2022-04-05T15:39:00Z"/>
  <w16cex:commentExtensible w16cex:durableId="25F6FF10" w16cex:dateUtc="2022-04-05T15:46:00Z"/>
  <w16cex:commentExtensible w16cex:durableId="25F6FFB9" w16cex:dateUtc="2022-04-05T15:49:00Z"/>
  <w16cex:commentExtensible w16cex:durableId="2608244C" w16cex:dateUtc="2022-04-18T23:54:00Z"/>
  <w16cex:commentExtensible w16cex:durableId="25F7016F" w16cex:dateUtc="2022-04-05T15:57:00Z"/>
  <w16cex:commentExtensible w16cex:durableId="25F704FD" w16cex:dateUtc="2022-04-05T16:12:00Z"/>
  <w16cex:commentExtensible w16cex:durableId="25F7C2F2" w16cex:dateUtc="2022-04-06T05:42:00Z"/>
  <w16cex:commentExtensible w16cex:durableId="25F7C408" w16cex:dateUtc="2022-04-06T05:47:00Z"/>
  <w16cex:commentExtensible w16cex:durableId="25F7C5F8" w16cex:dateUtc="2022-04-06T0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2FE70" w16cid:durableId="25F7CDE1"/>
  <w16cid:commentId w16cid:paraId="069C0FD0" w16cid:durableId="2607F619"/>
  <w16cid:commentId w16cid:paraId="00798ABE" w16cid:durableId="25F7CE1E"/>
  <w16cid:commentId w16cid:paraId="58D79EF1" w16cid:durableId="2607F680"/>
  <w16cid:commentId w16cid:paraId="3ADE15F8" w16cid:durableId="25F6AADD"/>
  <w16cid:commentId w16cid:paraId="291F2B73" w16cid:durableId="2607F7E0"/>
  <w16cid:commentId w16cid:paraId="3B3CEAB8" w16cid:durableId="25F6ADC5"/>
  <w16cid:commentId w16cid:paraId="65DFF9CE" w16cid:durableId="2607F8BC"/>
  <w16cid:commentId w16cid:paraId="6E791F6A" w16cid:durableId="25F6AE60"/>
  <w16cid:commentId w16cid:paraId="599D6A92" w16cid:durableId="2607F8FE"/>
  <w16cid:commentId w16cid:paraId="5899BE24" w16cid:durableId="25F6B134"/>
  <w16cid:commentId w16cid:paraId="5912D001" w16cid:durableId="2607F934"/>
  <w16cid:commentId w16cid:paraId="34C627DC" w16cid:durableId="25F6B1BC"/>
  <w16cid:commentId w16cid:paraId="138BCAA9" w16cid:durableId="2607F95F"/>
  <w16cid:commentId w16cid:paraId="42A0617E" w16cid:durableId="25F6B301"/>
  <w16cid:commentId w16cid:paraId="6C874A4B" w16cid:durableId="2607F9CC"/>
  <w16cid:commentId w16cid:paraId="4191B4FD" w16cid:durableId="25F6B776"/>
  <w16cid:commentId w16cid:paraId="01AA6EF6" w16cid:durableId="2607FAAE"/>
  <w16cid:commentId w16cid:paraId="1CDD740B" w16cid:durableId="25F6B90D"/>
  <w16cid:commentId w16cid:paraId="333E5424" w16cid:durableId="2607FAA5"/>
  <w16cid:commentId w16cid:paraId="0FCD4F6B" w16cid:durableId="25F6B7C9"/>
  <w16cid:commentId w16cid:paraId="236DFC45" w16cid:durableId="2607FB04"/>
  <w16cid:commentId w16cid:paraId="0B061403" w16cid:durableId="25F6CDB3"/>
  <w16cid:commentId w16cid:paraId="016BCEF0" w16cid:durableId="2607FB7A"/>
  <w16cid:commentId w16cid:paraId="6BCAC117" w16cid:durableId="25F6D324"/>
  <w16cid:commentId w16cid:paraId="4DF10782" w16cid:durableId="2607FBE8"/>
  <w16cid:commentId w16cid:paraId="3342F981" w16cid:durableId="25F6D5E5"/>
  <w16cid:commentId w16cid:paraId="702E424A" w16cid:durableId="2607FC55"/>
  <w16cid:commentId w16cid:paraId="22C267D3" w16cid:durableId="25F6D8FA"/>
  <w16cid:commentId w16cid:paraId="17EA72E5" w16cid:durableId="2607FC81"/>
  <w16cid:commentId w16cid:paraId="50670EA9" w16cid:durableId="25F6D982"/>
  <w16cid:commentId w16cid:paraId="2AC6FF23" w16cid:durableId="2607FE0D"/>
  <w16cid:commentId w16cid:paraId="14F2F08C" w16cid:durableId="25F6DB67"/>
  <w16cid:commentId w16cid:paraId="48DBED81" w16cid:durableId="260800A7"/>
  <w16cid:commentId w16cid:paraId="2F8CB4E9" w16cid:durableId="25F6E0F1"/>
  <w16cid:commentId w16cid:paraId="4FC3B0C4" w16cid:durableId="26080103"/>
  <w16cid:commentId w16cid:paraId="654CA8A3" w16cid:durableId="25F6E1B0"/>
  <w16cid:commentId w16cid:paraId="43123A52" w16cid:durableId="26080116"/>
  <w16cid:commentId w16cid:paraId="165446A1" w16cid:durableId="25F6E22A"/>
  <w16cid:commentId w16cid:paraId="45B90066" w16cid:durableId="25F6EDB3"/>
  <w16cid:commentId w16cid:paraId="1B84D4E5" w16cid:durableId="25F6F063"/>
  <w16cid:commentId w16cid:paraId="2818ED5D" w16cid:durableId="26081BE3"/>
  <w16cid:commentId w16cid:paraId="5D7EE456" w16cid:durableId="25F6F55F"/>
  <w16cid:commentId w16cid:paraId="46E10A0D" w16cid:durableId="26081621"/>
  <w16cid:commentId w16cid:paraId="73174D71" w16cid:durableId="25F6FA7E"/>
  <w16cid:commentId w16cid:paraId="460B31C1" w16cid:durableId="2608239E"/>
  <w16cid:commentId w16cid:paraId="0BE123F2" w16cid:durableId="25F6FCD0"/>
  <w16cid:commentId w16cid:paraId="1AB7A29B" w16cid:durableId="25F6FD6C"/>
  <w16cid:commentId w16cid:paraId="1CAE0815" w16cid:durableId="25F6FF10"/>
  <w16cid:commentId w16cid:paraId="054BA23F" w16cid:durableId="25F6FFB9"/>
  <w16cid:commentId w16cid:paraId="226ADD30" w16cid:durableId="2608244C"/>
  <w16cid:commentId w16cid:paraId="6DECCC75" w16cid:durableId="25F7016F"/>
  <w16cid:commentId w16cid:paraId="0A9A32B4" w16cid:durableId="25F704FD"/>
  <w16cid:commentId w16cid:paraId="03E60BB0" w16cid:durableId="25F7C2F2"/>
  <w16cid:commentId w16cid:paraId="7F338970" w16cid:durableId="25F7C408"/>
  <w16cid:commentId w16cid:paraId="4C09C16C" w16cid:durableId="25F7C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E8B88" w14:textId="77777777" w:rsidR="00F71D0D" w:rsidRDefault="00F71D0D" w:rsidP="009414ED">
      <w:r>
        <w:separator/>
      </w:r>
    </w:p>
  </w:endnote>
  <w:endnote w:type="continuationSeparator" w:id="0">
    <w:p w14:paraId="64B1F4B0" w14:textId="77777777" w:rsidR="00F71D0D" w:rsidRDefault="00F71D0D"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13AF3" w14:textId="77777777" w:rsidR="00F71D0D" w:rsidRDefault="00F71D0D" w:rsidP="009414ED">
      <w:r>
        <w:separator/>
      </w:r>
    </w:p>
  </w:footnote>
  <w:footnote w:type="continuationSeparator" w:id="0">
    <w:p w14:paraId="53DF5688" w14:textId="77777777" w:rsidR="00F71D0D" w:rsidRDefault="00F71D0D"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D70311" w:rsidRDefault="00D70311"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D70311" w:rsidRDefault="00D70311"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D70311" w:rsidRPr="009414ED" w:rsidRDefault="00D70311"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D70311" w:rsidRPr="009414ED" w:rsidRDefault="00D70311"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5"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1"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8811703">
    <w:abstractNumId w:val="9"/>
  </w:num>
  <w:num w:numId="2" w16cid:durableId="745538903">
    <w:abstractNumId w:val="5"/>
  </w:num>
  <w:num w:numId="3" w16cid:durableId="1553149431">
    <w:abstractNumId w:val="11"/>
  </w:num>
  <w:num w:numId="4" w16cid:durableId="25255931">
    <w:abstractNumId w:val="18"/>
  </w:num>
  <w:num w:numId="5" w16cid:durableId="213195438">
    <w:abstractNumId w:val="32"/>
  </w:num>
  <w:num w:numId="6" w16cid:durableId="2032024934">
    <w:abstractNumId w:val="1"/>
  </w:num>
  <w:num w:numId="7" w16cid:durableId="1680543120">
    <w:abstractNumId w:val="19"/>
  </w:num>
  <w:num w:numId="8" w16cid:durableId="793786732">
    <w:abstractNumId w:val="20"/>
  </w:num>
  <w:num w:numId="9" w16cid:durableId="1794669147">
    <w:abstractNumId w:val="26"/>
  </w:num>
  <w:num w:numId="10" w16cid:durableId="1663242937">
    <w:abstractNumId w:val="4"/>
  </w:num>
  <w:num w:numId="11" w16cid:durableId="1419013579">
    <w:abstractNumId w:val="23"/>
  </w:num>
  <w:num w:numId="12" w16cid:durableId="787896281">
    <w:abstractNumId w:val="2"/>
  </w:num>
  <w:num w:numId="13" w16cid:durableId="472021301">
    <w:abstractNumId w:val="3"/>
  </w:num>
  <w:num w:numId="14" w16cid:durableId="1638753384">
    <w:abstractNumId w:val="30"/>
  </w:num>
  <w:num w:numId="15" w16cid:durableId="1574008514">
    <w:abstractNumId w:val="6"/>
  </w:num>
  <w:num w:numId="16" w16cid:durableId="2141411142">
    <w:abstractNumId w:val="14"/>
  </w:num>
  <w:num w:numId="17" w16cid:durableId="15035419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13573657">
    <w:abstractNumId w:val="16"/>
  </w:num>
  <w:num w:numId="19" w16cid:durableId="247740307">
    <w:abstractNumId w:val="21"/>
  </w:num>
  <w:num w:numId="20" w16cid:durableId="1472554081">
    <w:abstractNumId w:val="34"/>
  </w:num>
  <w:num w:numId="21" w16cid:durableId="1840120492">
    <w:abstractNumId w:val="27"/>
  </w:num>
  <w:num w:numId="22" w16cid:durableId="177893367">
    <w:abstractNumId w:val="22"/>
  </w:num>
  <w:num w:numId="23" w16cid:durableId="110326002">
    <w:abstractNumId w:val="17"/>
  </w:num>
  <w:num w:numId="24" w16cid:durableId="418793389">
    <w:abstractNumId w:val="12"/>
  </w:num>
  <w:num w:numId="25" w16cid:durableId="537478076">
    <w:abstractNumId w:val="0"/>
  </w:num>
  <w:num w:numId="26" w16cid:durableId="1105616813">
    <w:abstractNumId w:val="24"/>
  </w:num>
  <w:num w:numId="27" w16cid:durableId="1404137496">
    <w:abstractNumId w:val="33"/>
  </w:num>
  <w:num w:numId="28" w16cid:durableId="1051611768">
    <w:abstractNumId w:val="28"/>
  </w:num>
  <w:num w:numId="29" w16cid:durableId="2023705356">
    <w:abstractNumId w:val="25"/>
  </w:num>
  <w:num w:numId="30" w16cid:durableId="2029480609">
    <w:abstractNumId w:val="8"/>
  </w:num>
  <w:num w:numId="31" w16cid:durableId="568269998">
    <w:abstractNumId w:val="31"/>
  </w:num>
  <w:num w:numId="32" w16cid:durableId="904994116">
    <w:abstractNumId w:val="13"/>
  </w:num>
  <w:num w:numId="33" w16cid:durableId="781415496">
    <w:abstractNumId w:val="10"/>
  </w:num>
  <w:num w:numId="34" w16cid:durableId="2015571945">
    <w:abstractNumId w:val="7"/>
  </w:num>
  <w:num w:numId="35" w16cid:durableId="1133207420">
    <w:abstractNumId w:val="29"/>
  </w:num>
  <w:num w:numId="36" w16cid:durableId="142969287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Elizabeth Stears">
    <w15:presenceInfo w15:providerId="AD" w15:userId="S::astears@uwyo.edu::ebe74c89-9905-40c2-b6da-95b0fd6c9bef"/>
  </w15:person>
  <w15:person w15:author="maria paniw">
    <w15:presenceInfo w15:providerId="Windows Live" w15:userId="689466d8830f4fb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27E27"/>
    <w:rsid w:val="0003065C"/>
    <w:rsid w:val="000335B3"/>
    <w:rsid w:val="00033833"/>
    <w:rsid w:val="00035D3E"/>
    <w:rsid w:val="00035E45"/>
    <w:rsid w:val="00040656"/>
    <w:rsid w:val="00044C52"/>
    <w:rsid w:val="00045EBF"/>
    <w:rsid w:val="00054F68"/>
    <w:rsid w:val="000550A0"/>
    <w:rsid w:val="00057944"/>
    <w:rsid w:val="00057ADE"/>
    <w:rsid w:val="000633EE"/>
    <w:rsid w:val="000634AC"/>
    <w:rsid w:val="00070024"/>
    <w:rsid w:val="00073815"/>
    <w:rsid w:val="0007454F"/>
    <w:rsid w:val="00075FBB"/>
    <w:rsid w:val="00077A67"/>
    <w:rsid w:val="00080BDB"/>
    <w:rsid w:val="00083675"/>
    <w:rsid w:val="00091043"/>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E2FB8"/>
    <w:rsid w:val="000F45D6"/>
    <w:rsid w:val="000F54B4"/>
    <w:rsid w:val="000F6314"/>
    <w:rsid w:val="001002AE"/>
    <w:rsid w:val="00100ABA"/>
    <w:rsid w:val="00104872"/>
    <w:rsid w:val="00106C3B"/>
    <w:rsid w:val="00107851"/>
    <w:rsid w:val="00107BB4"/>
    <w:rsid w:val="0011347F"/>
    <w:rsid w:val="00114413"/>
    <w:rsid w:val="0011495C"/>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5ED"/>
    <w:rsid w:val="00161128"/>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5F93"/>
    <w:rsid w:val="001B611D"/>
    <w:rsid w:val="001B7CA0"/>
    <w:rsid w:val="001C3AEA"/>
    <w:rsid w:val="001C40CF"/>
    <w:rsid w:val="001C535E"/>
    <w:rsid w:val="001D18A5"/>
    <w:rsid w:val="001D26F6"/>
    <w:rsid w:val="001D3B35"/>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01B2"/>
    <w:rsid w:val="002212E3"/>
    <w:rsid w:val="002233DE"/>
    <w:rsid w:val="00227CAD"/>
    <w:rsid w:val="00235F0C"/>
    <w:rsid w:val="00241CE7"/>
    <w:rsid w:val="002444F0"/>
    <w:rsid w:val="00244D7C"/>
    <w:rsid w:val="0024787C"/>
    <w:rsid w:val="00255B89"/>
    <w:rsid w:val="00261500"/>
    <w:rsid w:val="002618D4"/>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0B75"/>
    <w:rsid w:val="002B6FE5"/>
    <w:rsid w:val="002C006F"/>
    <w:rsid w:val="002C0825"/>
    <w:rsid w:val="002C163F"/>
    <w:rsid w:val="002C25C9"/>
    <w:rsid w:val="002C3602"/>
    <w:rsid w:val="002C450E"/>
    <w:rsid w:val="002C6DC8"/>
    <w:rsid w:val="002C7BEA"/>
    <w:rsid w:val="002D0874"/>
    <w:rsid w:val="002D2306"/>
    <w:rsid w:val="002D6536"/>
    <w:rsid w:val="002E1030"/>
    <w:rsid w:val="002E2B13"/>
    <w:rsid w:val="002E3CFF"/>
    <w:rsid w:val="002E40BB"/>
    <w:rsid w:val="002E559F"/>
    <w:rsid w:val="002F00D3"/>
    <w:rsid w:val="002F09F7"/>
    <w:rsid w:val="002F134E"/>
    <w:rsid w:val="002F23D7"/>
    <w:rsid w:val="002F2A01"/>
    <w:rsid w:val="002F36A6"/>
    <w:rsid w:val="002F49AB"/>
    <w:rsid w:val="002F6AA2"/>
    <w:rsid w:val="002F766F"/>
    <w:rsid w:val="002F7AAC"/>
    <w:rsid w:val="00300BD7"/>
    <w:rsid w:val="0030798C"/>
    <w:rsid w:val="00310065"/>
    <w:rsid w:val="00311E36"/>
    <w:rsid w:val="00314209"/>
    <w:rsid w:val="00315972"/>
    <w:rsid w:val="00316B32"/>
    <w:rsid w:val="00317469"/>
    <w:rsid w:val="00321AC7"/>
    <w:rsid w:val="0032637B"/>
    <w:rsid w:val="00326DDC"/>
    <w:rsid w:val="0032704B"/>
    <w:rsid w:val="003308F3"/>
    <w:rsid w:val="003328BE"/>
    <w:rsid w:val="00332FC6"/>
    <w:rsid w:val="00335B33"/>
    <w:rsid w:val="0033617A"/>
    <w:rsid w:val="00341BFA"/>
    <w:rsid w:val="00346263"/>
    <w:rsid w:val="00346E23"/>
    <w:rsid w:val="00362E58"/>
    <w:rsid w:val="00363F28"/>
    <w:rsid w:val="00365934"/>
    <w:rsid w:val="0036792A"/>
    <w:rsid w:val="003700F6"/>
    <w:rsid w:val="00373464"/>
    <w:rsid w:val="0037567B"/>
    <w:rsid w:val="003756BD"/>
    <w:rsid w:val="00375CA8"/>
    <w:rsid w:val="00376855"/>
    <w:rsid w:val="00383BE8"/>
    <w:rsid w:val="00384C57"/>
    <w:rsid w:val="0039091E"/>
    <w:rsid w:val="00397D29"/>
    <w:rsid w:val="00397D82"/>
    <w:rsid w:val="003A64CF"/>
    <w:rsid w:val="003B7BE4"/>
    <w:rsid w:val="003C2A9E"/>
    <w:rsid w:val="003C4FC7"/>
    <w:rsid w:val="003C62E3"/>
    <w:rsid w:val="003D0250"/>
    <w:rsid w:val="003D463A"/>
    <w:rsid w:val="003D5485"/>
    <w:rsid w:val="003D5B92"/>
    <w:rsid w:val="003E6F62"/>
    <w:rsid w:val="003F0141"/>
    <w:rsid w:val="003F1027"/>
    <w:rsid w:val="003F36AA"/>
    <w:rsid w:val="003F3CB5"/>
    <w:rsid w:val="003F6014"/>
    <w:rsid w:val="003F61CB"/>
    <w:rsid w:val="004026FE"/>
    <w:rsid w:val="00406A70"/>
    <w:rsid w:val="00407542"/>
    <w:rsid w:val="00407ACA"/>
    <w:rsid w:val="00410D26"/>
    <w:rsid w:val="00412503"/>
    <w:rsid w:val="00413743"/>
    <w:rsid w:val="004144A1"/>
    <w:rsid w:val="0041741A"/>
    <w:rsid w:val="00423007"/>
    <w:rsid w:val="00423991"/>
    <w:rsid w:val="0042552A"/>
    <w:rsid w:val="00430083"/>
    <w:rsid w:val="004367AB"/>
    <w:rsid w:val="00440552"/>
    <w:rsid w:val="00442771"/>
    <w:rsid w:val="004429C4"/>
    <w:rsid w:val="00445031"/>
    <w:rsid w:val="004518F9"/>
    <w:rsid w:val="00452E37"/>
    <w:rsid w:val="004547E4"/>
    <w:rsid w:val="0045627E"/>
    <w:rsid w:val="00457344"/>
    <w:rsid w:val="00460BFD"/>
    <w:rsid w:val="00460F27"/>
    <w:rsid w:val="00461097"/>
    <w:rsid w:val="00461866"/>
    <w:rsid w:val="00462006"/>
    <w:rsid w:val="0046223F"/>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2D2E"/>
    <w:rsid w:val="004F6279"/>
    <w:rsid w:val="004F6917"/>
    <w:rsid w:val="004F6FFC"/>
    <w:rsid w:val="00500EE9"/>
    <w:rsid w:val="00501F8E"/>
    <w:rsid w:val="00502034"/>
    <w:rsid w:val="00502665"/>
    <w:rsid w:val="005043A2"/>
    <w:rsid w:val="00511855"/>
    <w:rsid w:val="005155FF"/>
    <w:rsid w:val="005164C9"/>
    <w:rsid w:val="00517ABF"/>
    <w:rsid w:val="005238F6"/>
    <w:rsid w:val="005243DD"/>
    <w:rsid w:val="00526CAF"/>
    <w:rsid w:val="00530923"/>
    <w:rsid w:val="00531913"/>
    <w:rsid w:val="005329E6"/>
    <w:rsid w:val="005373C0"/>
    <w:rsid w:val="00541885"/>
    <w:rsid w:val="00542D1E"/>
    <w:rsid w:val="005539DD"/>
    <w:rsid w:val="005545C7"/>
    <w:rsid w:val="005548B3"/>
    <w:rsid w:val="00554F56"/>
    <w:rsid w:val="005559C4"/>
    <w:rsid w:val="00560013"/>
    <w:rsid w:val="005601CB"/>
    <w:rsid w:val="00560825"/>
    <w:rsid w:val="00560EF3"/>
    <w:rsid w:val="00563CDB"/>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773"/>
    <w:rsid w:val="005B2E25"/>
    <w:rsid w:val="005B5D87"/>
    <w:rsid w:val="005C2B46"/>
    <w:rsid w:val="005C4188"/>
    <w:rsid w:val="005C4D68"/>
    <w:rsid w:val="005C6DBD"/>
    <w:rsid w:val="005D14A5"/>
    <w:rsid w:val="005D41CC"/>
    <w:rsid w:val="005E0051"/>
    <w:rsid w:val="005E018E"/>
    <w:rsid w:val="005E17DF"/>
    <w:rsid w:val="005E1EE5"/>
    <w:rsid w:val="005E51D7"/>
    <w:rsid w:val="005E5652"/>
    <w:rsid w:val="005E62D4"/>
    <w:rsid w:val="005E6626"/>
    <w:rsid w:val="005E667C"/>
    <w:rsid w:val="005F1180"/>
    <w:rsid w:val="00601352"/>
    <w:rsid w:val="00604EC2"/>
    <w:rsid w:val="0060538C"/>
    <w:rsid w:val="00607844"/>
    <w:rsid w:val="00610D01"/>
    <w:rsid w:val="00611868"/>
    <w:rsid w:val="0061419E"/>
    <w:rsid w:val="00616982"/>
    <w:rsid w:val="006222FC"/>
    <w:rsid w:val="00623732"/>
    <w:rsid w:val="00625275"/>
    <w:rsid w:val="00627ABD"/>
    <w:rsid w:val="0063336D"/>
    <w:rsid w:val="00635047"/>
    <w:rsid w:val="00635A66"/>
    <w:rsid w:val="00635B3B"/>
    <w:rsid w:val="006372AE"/>
    <w:rsid w:val="0064534C"/>
    <w:rsid w:val="00645956"/>
    <w:rsid w:val="00646F60"/>
    <w:rsid w:val="00653008"/>
    <w:rsid w:val="00653455"/>
    <w:rsid w:val="00653597"/>
    <w:rsid w:val="006539F5"/>
    <w:rsid w:val="00655E2E"/>
    <w:rsid w:val="006615C4"/>
    <w:rsid w:val="006675EB"/>
    <w:rsid w:val="00676181"/>
    <w:rsid w:val="0068131F"/>
    <w:rsid w:val="006813DA"/>
    <w:rsid w:val="006834D7"/>
    <w:rsid w:val="00691AC2"/>
    <w:rsid w:val="00694BDB"/>
    <w:rsid w:val="006A34C1"/>
    <w:rsid w:val="006A3DDC"/>
    <w:rsid w:val="006A4261"/>
    <w:rsid w:val="006A6593"/>
    <w:rsid w:val="006A779E"/>
    <w:rsid w:val="006B12CA"/>
    <w:rsid w:val="006C522B"/>
    <w:rsid w:val="006C62BF"/>
    <w:rsid w:val="006D0C00"/>
    <w:rsid w:val="006D1310"/>
    <w:rsid w:val="006D4283"/>
    <w:rsid w:val="006D5233"/>
    <w:rsid w:val="006D537F"/>
    <w:rsid w:val="006D6B31"/>
    <w:rsid w:val="006E14C5"/>
    <w:rsid w:val="006E1864"/>
    <w:rsid w:val="006E2CCB"/>
    <w:rsid w:val="006F46F6"/>
    <w:rsid w:val="006F6517"/>
    <w:rsid w:val="006F69A1"/>
    <w:rsid w:val="00704A4C"/>
    <w:rsid w:val="00705BC2"/>
    <w:rsid w:val="007077B8"/>
    <w:rsid w:val="00711E39"/>
    <w:rsid w:val="00712E87"/>
    <w:rsid w:val="007137C7"/>
    <w:rsid w:val="00715E40"/>
    <w:rsid w:val="00716F82"/>
    <w:rsid w:val="00730785"/>
    <w:rsid w:val="00730AA9"/>
    <w:rsid w:val="00736B1A"/>
    <w:rsid w:val="007377F2"/>
    <w:rsid w:val="0074034A"/>
    <w:rsid w:val="0074351A"/>
    <w:rsid w:val="00744AA8"/>
    <w:rsid w:val="00747C4B"/>
    <w:rsid w:val="00751998"/>
    <w:rsid w:val="00757968"/>
    <w:rsid w:val="007629A1"/>
    <w:rsid w:val="00763205"/>
    <w:rsid w:val="00767329"/>
    <w:rsid w:val="00771D26"/>
    <w:rsid w:val="00774D79"/>
    <w:rsid w:val="00777D91"/>
    <w:rsid w:val="00782234"/>
    <w:rsid w:val="00782E65"/>
    <w:rsid w:val="007867CE"/>
    <w:rsid w:val="007909C1"/>
    <w:rsid w:val="00792846"/>
    <w:rsid w:val="00793F68"/>
    <w:rsid w:val="00794336"/>
    <w:rsid w:val="007964CF"/>
    <w:rsid w:val="00797162"/>
    <w:rsid w:val="007A132E"/>
    <w:rsid w:val="007A1512"/>
    <w:rsid w:val="007A2D8F"/>
    <w:rsid w:val="007A55AB"/>
    <w:rsid w:val="007A647D"/>
    <w:rsid w:val="007A797D"/>
    <w:rsid w:val="007A7999"/>
    <w:rsid w:val="007B0515"/>
    <w:rsid w:val="007B11AD"/>
    <w:rsid w:val="007B252D"/>
    <w:rsid w:val="007C032F"/>
    <w:rsid w:val="007C0542"/>
    <w:rsid w:val="007C06F9"/>
    <w:rsid w:val="007C078F"/>
    <w:rsid w:val="007C0E56"/>
    <w:rsid w:val="007C4720"/>
    <w:rsid w:val="007D1C01"/>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0ECF"/>
    <w:rsid w:val="008617CF"/>
    <w:rsid w:val="008637A8"/>
    <w:rsid w:val="00864607"/>
    <w:rsid w:val="008657EA"/>
    <w:rsid w:val="00871D3F"/>
    <w:rsid w:val="00871DF7"/>
    <w:rsid w:val="0087201E"/>
    <w:rsid w:val="00875818"/>
    <w:rsid w:val="00875C96"/>
    <w:rsid w:val="00876929"/>
    <w:rsid w:val="008774F8"/>
    <w:rsid w:val="00881B3E"/>
    <w:rsid w:val="00882C0A"/>
    <w:rsid w:val="00887903"/>
    <w:rsid w:val="008918F3"/>
    <w:rsid w:val="008919CB"/>
    <w:rsid w:val="00892E76"/>
    <w:rsid w:val="00893A77"/>
    <w:rsid w:val="0089406E"/>
    <w:rsid w:val="0089449A"/>
    <w:rsid w:val="00895965"/>
    <w:rsid w:val="008A3D55"/>
    <w:rsid w:val="008B1C41"/>
    <w:rsid w:val="008B23A0"/>
    <w:rsid w:val="008B40F1"/>
    <w:rsid w:val="008B68C1"/>
    <w:rsid w:val="008B716D"/>
    <w:rsid w:val="008C2D0B"/>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06A31"/>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1F3"/>
    <w:rsid w:val="00973F38"/>
    <w:rsid w:val="00982C18"/>
    <w:rsid w:val="009856EB"/>
    <w:rsid w:val="00985C6E"/>
    <w:rsid w:val="00986CBA"/>
    <w:rsid w:val="00987D4E"/>
    <w:rsid w:val="00991589"/>
    <w:rsid w:val="0099328A"/>
    <w:rsid w:val="00993A94"/>
    <w:rsid w:val="00994E1E"/>
    <w:rsid w:val="00997106"/>
    <w:rsid w:val="00997922"/>
    <w:rsid w:val="009A03C3"/>
    <w:rsid w:val="009A2086"/>
    <w:rsid w:val="009B1072"/>
    <w:rsid w:val="009B5E49"/>
    <w:rsid w:val="009B6BB0"/>
    <w:rsid w:val="009C0509"/>
    <w:rsid w:val="009C2654"/>
    <w:rsid w:val="009C4B1B"/>
    <w:rsid w:val="009C7383"/>
    <w:rsid w:val="009D180D"/>
    <w:rsid w:val="009D2434"/>
    <w:rsid w:val="009D50FF"/>
    <w:rsid w:val="009E07BC"/>
    <w:rsid w:val="009E1326"/>
    <w:rsid w:val="009E3F0F"/>
    <w:rsid w:val="009E40E7"/>
    <w:rsid w:val="009E49E8"/>
    <w:rsid w:val="009E527B"/>
    <w:rsid w:val="009E5467"/>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65236"/>
    <w:rsid w:val="00A6714F"/>
    <w:rsid w:val="00A72AB0"/>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C5"/>
    <w:rsid w:val="00AB079B"/>
    <w:rsid w:val="00AB2D15"/>
    <w:rsid w:val="00AB59CA"/>
    <w:rsid w:val="00AB5C27"/>
    <w:rsid w:val="00AB77EA"/>
    <w:rsid w:val="00AC00CD"/>
    <w:rsid w:val="00AC181C"/>
    <w:rsid w:val="00AC4E6F"/>
    <w:rsid w:val="00AD09D9"/>
    <w:rsid w:val="00AD222F"/>
    <w:rsid w:val="00AD484C"/>
    <w:rsid w:val="00AD5F1E"/>
    <w:rsid w:val="00AE01C0"/>
    <w:rsid w:val="00AE4F41"/>
    <w:rsid w:val="00AF3C5C"/>
    <w:rsid w:val="00B03D8F"/>
    <w:rsid w:val="00B055AE"/>
    <w:rsid w:val="00B05DD7"/>
    <w:rsid w:val="00B145D6"/>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443"/>
    <w:rsid w:val="00B70567"/>
    <w:rsid w:val="00B7076D"/>
    <w:rsid w:val="00B7210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472C5"/>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A02A0"/>
    <w:rsid w:val="00CA031C"/>
    <w:rsid w:val="00CA0370"/>
    <w:rsid w:val="00CA2387"/>
    <w:rsid w:val="00CA343E"/>
    <w:rsid w:val="00CB5783"/>
    <w:rsid w:val="00CC10A1"/>
    <w:rsid w:val="00CC370F"/>
    <w:rsid w:val="00CC3BEF"/>
    <w:rsid w:val="00CC4125"/>
    <w:rsid w:val="00CC4EED"/>
    <w:rsid w:val="00CD0E73"/>
    <w:rsid w:val="00CD3617"/>
    <w:rsid w:val="00CD4CF8"/>
    <w:rsid w:val="00CD5590"/>
    <w:rsid w:val="00CE0288"/>
    <w:rsid w:val="00CE19F0"/>
    <w:rsid w:val="00CE5A60"/>
    <w:rsid w:val="00CE679F"/>
    <w:rsid w:val="00CF4C43"/>
    <w:rsid w:val="00CF56DA"/>
    <w:rsid w:val="00D049BC"/>
    <w:rsid w:val="00D07A7C"/>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70311"/>
    <w:rsid w:val="00D704FB"/>
    <w:rsid w:val="00D756A9"/>
    <w:rsid w:val="00D80C76"/>
    <w:rsid w:val="00D814D2"/>
    <w:rsid w:val="00D824D8"/>
    <w:rsid w:val="00D85664"/>
    <w:rsid w:val="00D85EFD"/>
    <w:rsid w:val="00D86B38"/>
    <w:rsid w:val="00D91E20"/>
    <w:rsid w:val="00D93AA5"/>
    <w:rsid w:val="00D9769E"/>
    <w:rsid w:val="00DA0BEC"/>
    <w:rsid w:val="00DA3004"/>
    <w:rsid w:val="00DA34D8"/>
    <w:rsid w:val="00DA34E8"/>
    <w:rsid w:val="00DB1107"/>
    <w:rsid w:val="00DB2596"/>
    <w:rsid w:val="00DB3B2B"/>
    <w:rsid w:val="00DB4FFE"/>
    <w:rsid w:val="00DB686C"/>
    <w:rsid w:val="00DC4B98"/>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2AEA"/>
    <w:rsid w:val="00E138FC"/>
    <w:rsid w:val="00E141D1"/>
    <w:rsid w:val="00E147BF"/>
    <w:rsid w:val="00E14A6C"/>
    <w:rsid w:val="00E14B4A"/>
    <w:rsid w:val="00E1578D"/>
    <w:rsid w:val="00E16F69"/>
    <w:rsid w:val="00E22B4A"/>
    <w:rsid w:val="00E24B53"/>
    <w:rsid w:val="00E2613E"/>
    <w:rsid w:val="00E26B5A"/>
    <w:rsid w:val="00E30FFD"/>
    <w:rsid w:val="00E32A82"/>
    <w:rsid w:val="00E33286"/>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725"/>
    <w:rsid w:val="00E94DC3"/>
    <w:rsid w:val="00E95304"/>
    <w:rsid w:val="00E9745D"/>
    <w:rsid w:val="00EA05E0"/>
    <w:rsid w:val="00EA1194"/>
    <w:rsid w:val="00EA295F"/>
    <w:rsid w:val="00EA43E0"/>
    <w:rsid w:val="00EA5EB7"/>
    <w:rsid w:val="00EA717E"/>
    <w:rsid w:val="00EB0349"/>
    <w:rsid w:val="00EB16BC"/>
    <w:rsid w:val="00EB433B"/>
    <w:rsid w:val="00EB6AD8"/>
    <w:rsid w:val="00EC2733"/>
    <w:rsid w:val="00ED0212"/>
    <w:rsid w:val="00ED2863"/>
    <w:rsid w:val="00ED5901"/>
    <w:rsid w:val="00ED590D"/>
    <w:rsid w:val="00ED5F4D"/>
    <w:rsid w:val="00ED6ECB"/>
    <w:rsid w:val="00EE16E8"/>
    <w:rsid w:val="00EE258A"/>
    <w:rsid w:val="00EE322E"/>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1A0"/>
    <w:rsid w:val="00F1694B"/>
    <w:rsid w:val="00F22A14"/>
    <w:rsid w:val="00F24B5E"/>
    <w:rsid w:val="00F25FF8"/>
    <w:rsid w:val="00F31BAA"/>
    <w:rsid w:val="00F3278E"/>
    <w:rsid w:val="00F33DC7"/>
    <w:rsid w:val="00F3536A"/>
    <w:rsid w:val="00F36404"/>
    <w:rsid w:val="00F36D0D"/>
    <w:rsid w:val="00F379B1"/>
    <w:rsid w:val="00F40C61"/>
    <w:rsid w:val="00F40FD6"/>
    <w:rsid w:val="00F42102"/>
    <w:rsid w:val="00F4379F"/>
    <w:rsid w:val="00F47B98"/>
    <w:rsid w:val="00F54047"/>
    <w:rsid w:val="00F54085"/>
    <w:rsid w:val="00F54474"/>
    <w:rsid w:val="00F560F9"/>
    <w:rsid w:val="00F5682B"/>
    <w:rsid w:val="00F5684F"/>
    <w:rsid w:val="00F569B0"/>
    <w:rsid w:val="00F60242"/>
    <w:rsid w:val="00F6069A"/>
    <w:rsid w:val="00F62D46"/>
    <w:rsid w:val="00F649E7"/>
    <w:rsid w:val="00F66148"/>
    <w:rsid w:val="00F71D0D"/>
    <w:rsid w:val="00F7554F"/>
    <w:rsid w:val="00F777EB"/>
    <w:rsid w:val="00F85000"/>
    <w:rsid w:val="00F8692E"/>
    <w:rsid w:val="00F8758D"/>
    <w:rsid w:val="00F87744"/>
    <w:rsid w:val="00F90C15"/>
    <w:rsid w:val="00F92762"/>
    <w:rsid w:val="00F967FE"/>
    <w:rsid w:val="00F96C74"/>
    <w:rsid w:val="00F97CEA"/>
    <w:rsid w:val="00FA480A"/>
    <w:rsid w:val="00FA7E6E"/>
    <w:rsid w:val="00FB25D5"/>
    <w:rsid w:val="00FB59D3"/>
    <w:rsid w:val="00FB5AA9"/>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754128449">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em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3724E-E75C-3949-AE13-62D1D80B6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0220</Words>
  <Characters>229255</Characters>
  <Application>Microsoft Office Word</Application>
  <DocSecurity>0</DocSecurity>
  <Lines>1910</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2</cp:revision>
  <dcterms:created xsi:type="dcterms:W3CDTF">2022-04-25T16:11:00Z</dcterms:created>
  <dcterms:modified xsi:type="dcterms:W3CDTF">2022-04-2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